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72ECE267" w:rsidR="00313967" w:rsidRDefault="00CD5AFA" w:rsidP="009C03BC">
      <w:pPr>
        <w:jc w:val="both"/>
      </w:pPr>
      <w:r>
        <w:t xml:space="preserve">The first salient feature of dynamics is the asymptotic fraction of the population that becomes immune to the disease.  </w:t>
      </w:r>
      <w:r w:rsidR="009C03BC">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rsidR="009C03BC">
        <w:t xml:space="preserve">suggested, using an SIR model, that a much larger portion of society may be infected than normally inferred from the testing data, which was </w:t>
      </w:r>
      <w:r w:rsidR="008D4DAF">
        <w:t xml:space="preserve">parsimoniously </w:t>
      </w:r>
      <w:r w:rsidR="009C03BC">
        <w:t>biased to symptom carriers</w:t>
      </w:r>
      <w:r w:rsidR="00FC0501">
        <w:t>.</w:t>
      </w:r>
      <w:r w:rsidR="009C03BC">
        <w:t xml:space="preserve"> This was in-line with standard epidemiological modelling that relates the epidemic proliferation peak and </w:t>
      </w:r>
      <w:r w:rsidR="008D4DAF">
        <w:t xml:space="preserve">its </w:t>
      </w:r>
      <w:r w:rsidR="009C03BC">
        <w:t>subsequent decline to the advent of a significant fraction of the population becoming immune to the disease</w:t>
      </w:r>
      <w:r w:rsidR="00656A28">
        <w:t xml:space="preserve"> (herd immunity)</w:t>
      </w:r>
      <w:r w:rsidR="009C03BC">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6237FAAF"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2C613F06"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When a  resource (such as free replicase enzyme) is depleted</w:t>
      </w:r>
      <w:r w:rsidR="002D1BB0">
        <w:t>,</w:t>
      </w:r>
      <w:r w:rsidR="00D713FF">
        <w:t xml:space="preserve"> the growth changes from exponential to a constant rate limited by the fully occupied enzyme output</w:t>
      </w:r>
      <w:r w:rsidR="002D1BB0">
        <w:t xml:space="preserve">. </w:t>
      </w:r>
      <w:r w:rsidR="001267A8">
        <w:t xml:space="preserve">In analogy with the viral proliferation kinetics producing linear </w:t>
      </w:r>
      <w:r w:rsidR="001267A8">
        <w:lastRenderedPageBreak/>
        <w:t>growth, t</w:t>
      </w:r>
      <w:r w:rsidR="002D1BB0">
        <w:t>he authors</w:t>
      </w:r>
      <w:r w:rsidR="001267A8">
        <w:t>’</w:t>
      </w:r>
      <w:r w:rsidR="002D1BB0">
        <w:t xml:space="preserve"> propose</w:t>
      </w:r>
      <w:r w:rsidR="001267A8">
        <w:t>d caution coupling is</w:t>
      </w:r>
      <w:r w:rsidR="002D1BB0">
        <w:t xml:space="preserve"> a similarly endogenous mechanism that 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6DC91A0A" w14:textId="0CA6A496" w:rsidR="00CD5AFA" w:rsidRDefault="00CD5AFA" w:rsidP="009C03BC">
      <w:pPr>
        <w:jc w:val="both"/>
      </w:pPr>
      <w:r>
        <w:t xml:space="preserve">A third salient feature is multiple waves of infection (multiple peaks in observed cases).  Reactive models have been seen to produce two waves </w: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 </w:instrTex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DATA </w:instrText>
      </w:r>
      <w:r>
        <w:fldChar w:fldCharType="end"/>
      </w:r>
      <w:r>
        <w:fldChar w:fldCharType="separate"/>
      </w:r>
      <w:r>
        <w:rPr>
          <w:noProof/>
        </w:rPr>
        <w:t>[16, 27, 29, 30]</w:t>
      </w:r>
      <w:r>
        <w:fldChar w:fldCharType="end"/>
      </w:r>
      <w:r>
        <w:t xml:space="preserve">.  The data for Covid-19 are already showing a third wave; our model with caution coupling can produce multiple </w:t>
      </w:r>
      <w:r w:rsidR="00AD44D7">
        <w:t>waves</w:t>
      </w:r>
      <w:r>
        <w:t>.</w:t>
      </w:r>
    </w:p>
    <w:p w14:paraId="231E21A3" w14:textId="77777777" w:rsidR="00CD5AFA" w:rsidRDefault="00CD5AFA" w:rsidP="009C03BC">
      <w:pPr>
        <w:jc w:val="both"/>
      </w:pPr>
    </w:p>
    <w:p w14:paraId="10A1191E" w14:textId="01AA671F" w:rsidR="00924DF1" w:rsidRDefault="00326435" w:rsidP="00AD44D7">
      <w:pPr>
        <w:jc w:val="both"/>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r w:rsidR="00AD44D7">
        <w:t>T</w:t>
      </w:r>
      <w:r w:rsidR="00E443F4" w:rsidRPr="003B0E83">
        <w:t xml:space="preserve">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r w:rsidR="00AD44D7">
        <w:t>But upon inspection</w:t>
      </w:r>
      <w:r w:rsidR="00014A64" w:rsidRPr="003B0E83">
        <w:t xml:space="preserve">,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r w:rsidR="00AD44D7">
        <w:t>To quantify these common features seen in groups of country profiles, we use</w:t>
      </w:r>
      <w:r w:rsidR="00014A64" w:rsidRPr="003B0E83">
        <w:t xml:space="preserve"> functional</w:t>
      </w:r>
      <w:r w:rsidR="00AD44D7">
        <w:t xml:space="preserve"> principal component analys</w:t>
      </w:r>
      <w:ins w:id="0" w:author="Norman Packard" w:date="2020-10-10T22:26:00Z">
        <w:r w:rsidR="005724B5">
          <w:t>i</w:t>
        </w:r>
      </w:ins>
      <w:del w:id="1" w:author="Norman Packard" w:date="2020-10-10T22:26:00Z">
        <w:r w:rsidR="00AD44D7" w:rsidDel="005724B5">
          <w:delText>y</w:delText>
        </w:r>
      </w:del>
      <w:r w:rsidR="00AD44D7">
        <w:t>s</w:t>
      </w:r>
      <w:r w:rsidR="00014A64" w:rsidRPr="003B0E83">
        <w:t xml:space="preserve"> </w:t>
      </w:r>
      <w:r w:rsidR="00AD44D7">
        <w:t>(F</w:t>
      </w:r>
      <w:r w:rsidR="00014A64" w:rsidRPr="003B0E83">
        <w:t>PCA</w:t>
      </w:r>
      <w:r w:rsidR="00AD44D7">
        <w:t>),</w:t>
      </w:r>
      <w:r w:rsidR="00014A64" w:rsidRPr="003B0E83">
        <w:t xml:space="preserve">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r w:rsidR="00924DF1">
        <w:t xml:space="preserve">, followed by clustering, using hierarchical density-based clustering (HDBSCAN) </w:t>
      </w:r>
      <w:r w:rsidR="00924DF1">
        <w:fldChar w:fldCharType="begin"/>
      </w:r>
      <w:r w:rsidR="00924DF1">
        <w:instrText xml:space="preserve"> ADDIN EN.CITE &lt;EndNote&gt;&lt;Cite&gt;&lt;Author&gt;McInnes&lt;/Author&gt;&lt;Year&gt;2017&lt;/Year&gt;&lt;RecNum&gt;6&lt;/RecNum&gt;&lt;DisplayText&gt;[37]&lt;/DisplayText&gt;&lt;record&gt;&lt;rec-number&gt;6&lt;/rec-number&gt;&lt;foreign-keys&gt;&lt;key app="EN" db-id="dew9xad2o9pv08e5wp3vr2diezd9fwtzv2vp" timestamp="1602310792"&gt;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Journal of Open Source Software&lt;/secondary-title&gt;&lt;/titles&gt;&lt;periodical&gt;&lt;full-title&gt;Journal of Open Source Software&lt;/full-title&gt;&lt;/periodical&gt;&lt;pages&gt;205&lt;/pages&gt;&lt;volume&gt;2&lt;/volume&gt;&lt;number&gt;11&lt;/number&gt;&lt;dates&gt;&lt;year&gt;2017&lt;/year&gt;&lt;/dates&gt;&lt;isbn&gt;2475-9066&lt;/isbn&gt;&lt;urls&gt;&lt;/urls&gt;&lt;/record&gt;&lt;/Cite&gt;&lt;/EndNote&gt;</w:instrText>
      </w:r>
      <w:r w:rsidR="00924DF1">
        <w:fldChar w:fldCharType="separate"/>
      </w:r>
      <w:r w:rsidR="00924DF1">
        <w:rPr>
          <w:noProof/>
        </w:rPr>
        <w:t>[37]</w:t>
      </w:r>
      <w:r w:rsidR="00924DF1">
        <w:fldChar w:fldCharType="end"/>
      </w:r>
      <w:r w:rsidR="00924DF1">
        <w:t xml:space="preserve">.  </w:t>
      </w:r>
      <w:r w:rsidR="0024554E">
        <w:t xml:space="preserve">After synchronizing country temporal data and filtering countries to obtain those with enough data (see the SI for details), </w:t>
      </w:r>
      <w:r w:rsidR="00924DF1">
        <w:t>FPCA embed</w:t>
      </w:r>
      <w:r w:rsidR="0024554E">
        <w:t>s</w:t>
      </w:r>
      <w:r w:rsidR="00924DF1">
        <w:t xml:space="preserve"> each country’s temporal curve in a function space, then uses analysis of variance to find</w:t>
      </w:r>
      <w:r w:rsidR="00620DA2">
        <w:t xml:space="preserve"> a </w:t>
      </w:r>
      <w:r w:rsidR="00D9228A">
        <w:t xml:space="preserve">smaller </w:t>
      </w:r>
      <w:r w:rsidR="00620DA2">
        <w:t xml:space="preserve">function space </w:t>
      </w:r>
      <w:r w:rsidR="00D9228A">
        <w:t xml:space="preserve">(for a given reduced dimensionality) </w:t>
      </w:r>
      <w:r w:rsidR="00924DF1">
        <w:t>that capture</w:t>
      </w:r>
      <w:r w:rsidR="00620DA2">
        <w:t>s</w:t>
      </w:r>
      <w:r w:rsidR="00924DF1">
        <w:t xml:space="preserve"> </w:t>
      </w:r>
      <w:r w:rsidR="00620DA2">
        <w:t>the most</w:t>
      </w:r>
      <w:r w:rsidR="00924DF1">
        <w:t xml:space="preserve"> varia</w:t>
      </w:r>
      <w:r w:rsidR="00620DA2">
        <w:t>nce</w:t>
      </w:r>
      <w:r w:rsidR="00924DF1">
        <w:t xml:space="preserve"> </w:t>
      </w:r>
      <w:r w:rsidR="00620DA2">
        <w:t>in</w:t>
      </w:r>
      <w:r w:rsidR="00924DF1">
        <w:t xml:space="preserve"> </w:t>
      </w:r>
      <w:r w:rsidR="00D9228A">
        <w:t xml:space="preserve">the </w:t>
      </w:r>
      <w:r w:rsidR="00620DA2">
        <w:t xml:space="preserve">projected </w:t>
      </w:r>
      <w:r w:rsidR="00924DF1">
        <w:t>country curves</w:t>
      </w:r>
      <w:r w:rsidR="0024554E">
        <w:t xml:space="preserve">.  </w:t>
      </w:r>
      <w:r w:rsidR="00D9228A">
        <w:t>I</w:t>
      </w:r>
      <w:r w:rsidR="0024554E">
        <w:t>n th</w:t>
      </w:r>
      <w:r w:rsidR="00620DA2">
        <w:t>is</w:t>
      </w:r>
      <w:r w:rsidR="0024554E">
        <w:t xml:space="preserve"> reduced dimension </w:t>
      </w:r>
      <w:r w:rsidR="00D9228A">
        <w:t xml:space="preserve">FPCA </w:t>
      </w:r>
      <w:r w:rsidR="0024554E">
        <w:t>function space</w:t>
      </w:r>
      <w:r w:rsidR="00D9228A">
        <w:t>,</w:t>
      </w:r>
      <w:r w:rsidR="00620DA2">
        <w:t xml:space="preserve"> </w:t>
      </w:r>
      <w:r w:rsidR="0024554E">
        <w:t xml:space="preserve">we </w:t>
      </w:r>
      <w:r w:rsidR="00D9228A">
        <w:t xml:space="preserve">project and </w:t>
      </w:r>
      <w:r w:rsidR="0024554E">
        <w:t>cluster the countries.  There are various meta-parameters in the projection and clustering, as described in the SI.</w:t>
      </w:r>
      <w:r w:rsidR="00AF0ADB">
        <w:t xml:space="preserve">  We sampled these </w:t>
      </w:r>
      <w:proofErr w:type="spellStart"/>
      <w:r w:rsidR="00AF0ADB">
        <w:t>metaparameters</w:t>
      </w:r>
      <w:proofErr w:type="spellEnd"/>
      <w:r w:rsidR="00AF0ADB">
        <w:t xml:space="preserve">, ranking the </w:t>
      </w:r>
      <w:proofErr w:type="spellStart"/>
      <w:r w:rsidR="00AF0ADB">
        <w:t>clusterings</w:t>
      </w:r>
      <w:proofErr w:type="spellEnd"/>
      <w:r w:rsidR="00AF0ADB">
        <w:t xml:space="preserve">, and obtained a consensus clustering of the best sampled </w:t>
      </w:r>
      <w:proofErr w:type="spellStart"/>
      <w:r w:rsidR="00AF0ADB">
        <w:t>clusterings</w:t>
      </w:r>
      <w:proofErr w:type="spellEnd"/>
      <w:r w:rsidR="00AF0ADB">
        <w:t xml:space="preserve"> (details </w:t>
      </w:r>
      <w:r w:rsidR="0097029C">
        <w:t xml:space="preserve">are </w:t>
      </w:r>
      <w:r w:rsidR="00AF0ADB">
        <w:t xml:space="preserve">described in the SI).  The results of </w:t>
      </w:r>
      <w:r w:rsidR="007C5044">
        <w:t xml:space="preserve">the consensus clustering are shown in Figure 3, where we see the first </w:t>
      </w:r>
      <w:r w:rsidR="00AE4D83">
        <w:t>5</w:t>
      </w:r>
      <w:r w:rsidR="007C5044">
        <w:t xml:space="preserve"> functional principal components (3a), and a distributional superposition of the country traces for all countries in each of the clusters, for </w:t>
      </w:r>
      <w:r w:rsidR="004943D1">
        <w:t xml:space="preserve">deaths, </w:t>
      </w:r>
      <w:r w:rsidR="00D9228A">
        <w:t xml:space="preserve">confirmed </w:t>
      </w:r>
      <w:r w:rsidR="004943D1">
        <w:t>cases, and test-adjusted cases (3b-c)</w:t>
      </w:r>
      <w:r w:rsidR="0097029C">
        <w:t>.</w:t>
      </w:r>
    </w:p>
    <w:p w14:paraId="03230433" w14:textId="38FE8FF1" w:rsidR="00014A64" w:rsidRDefault="00014A64" w:rsidP="009C03BC">
      <w:pPr>
        <w:jc w:val="both"/>
        <w:rPr>
          <w:highlight w:val="yellow"/>
        </w:rPr>
      </w:pPr>
    </w:p>
    <w:p w14:paraId="69AAAF84" w14:textId="4937D36D" w:rsidR="00787E3D" w:rsidRDefault="00AE4D83" w:rsidP="009C03BC">
      <w:pPr>
        <w:jc w:val="both"/>
      </w:pPr>
      <w:r w:rsidRPr="0097029C">
        <w:t>The range of dynamical phenomena observed in the epidemiological dynamics illustrated in Figure 2</w:t>
      </w:r>
      <w:r>
        <w:t xml:space="preserve">, and the different </w:t>
      </w:r>
      <w:r w:rsidRPr="0097029C">
        <w:t>classes of dynamics identified by the cluster analysis</w:t>
      </w:r>
      <w:r>
        <w:t xml:space="preserve"> shown in Figure 3 demonstrate that the observed epidemiological dynamics</w:t>
      </w:r>
      <w:r w:rsidRPr="0097029C">
        <w:t xml:space="preserve"> is well beyond the dynamical repertoire of classical epidemiological models.  We will </w:t>
      </w:r>
      <w:r w:rsidR="00FA1A84">
        <w:t xml:space="preserve">now </w:t>
      </w:r>
      <w:r w:rsidRPr="0097029C">
        <w:t xml:space="preserve">demonstrate that addition of caution coupling to the models enriches the models’ dynamical repertoire to </w:t>
      </w:r>
      <w:r>
        <w:t>encompass the features observed in the data.</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 xml:space="preserve">in the SEI3R model, which adds an exposed class E of not yet infectious </w:t>
      </w:r>
      <w:r w:rsidR="00FA4D34">
        <w:lastRenderedPageBreak/>
        <w:t>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A7A6505"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2444BF3E"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ins w:id="2" w:author="Norman Packard" w:date="2020-10-10T22:24:00Z">
                <w:rPr>
                  <w:rFonts w:ascii="Cambria Math" w:hAnsi="Cambria Math"/>
                  <w:i/>
                </w:rPr>
              </w:ins>
            </m:ctrlPr>
          </m:fPr>
          <m:num>
            <m:r>
              <w:rPr>
                <w:rFonts w:ascii="Cambria Math" w:hAnsi="Cambria Math"/>
              </w:rPr>
              <m:t>1</m:t>
            </m:r>
          </m:num>
          <m:den>
            <m:sSup>
              <m:sSupPr>
                <m:ctrlPr>
                  <w:ins w:id="3" w:author="Norman Packard" w:date="2020-10-10T22:24:00Z">
                    <w:rPr>
                      <w:rFonts w:ascii="Cambria Math" w:hAnsi="Cambria Math"/>
                      <w:i/>
                    </w:rPr>
                  </w:ins>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5044">
        <w:rPr>
          <w:rFonts w:eastAsiaTheme="minorEastAsia"/>
        </w:rPr>
        <w:instrText xml:space="preserve"> ADDIN EN.CITE &lt;EndNote&gt;&lt;Cite&gt;&lt;Author&gt;Richard Eiser&lt;/Author&gt;&lt;Year&gt;2012&lt;/Year&gt;&lt;RecNum&gt;29&lt;/RecNum&gt;&lt;DisplayText&gt;[3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5044">
        <w:rPr>
          <w:rFonts w:eastAsiaTheme="minorEastAsia"/>
          <w:noProof/>
        </w:rPr>
        <w:t>[3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w:t>
      </w:r>
      <w:r w:rsidR="00F21393">
        <w:lastRenderedPageBreak/>
        <w:t>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1090F816"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5044">
        <w:instrText xml:space="preserve"> ADDIN EN.CITE &lt;EndNote&gt;&lt;Cite&gt;&lt;Author&gt;Tye&lt;/Author&gt;&lt;Year&gt;2018&lt;/Year&gt;&lt;RecNum&gt;30&lt;/RecNum&gt;&lt;DisplayText&gt;[3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5044">
        <w:rPr>
          <w:noProof/>
        </w:rPr>
        <w:t>[3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5044">
        <w:instrText xml:space="preserve"> ADDIN EN.CITE &lt;EndNote&gt;&lt;Cite&gt;&lt;Author&gt;A.&lt;/Author&gt;&lt;Year&gt;2020&lt;/Year&gt;&lt;RecNum&gt;31&lt;/RecNum&gt;&lt;DisplayText&gt;[4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5044">
        <w:rPr>
          <w:noProof/>
        </w:rPr>
        <w:t>[4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532A2FEC"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lastRenderedPageBreak/>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w:t>
      </w:r>
      <w:r w:rsidR="00916FF1">
        <w:lastRenderedPageBreak/>
        <w:t xml:space="preserve">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ins w:id="4"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ins w:id="5" w:author="Norman Packard" w:date="2020-10-10T22:24:00Z">
                <w:rPr>
                  <w:rFonts w:ascii="Cambria Math" w:eastAsiaTheme="minorEastAsia" w:hAnsi="Cambria Math"/>
                  <w:i/>
                </w:rPr>
              </w:ins>
            </m:ctrlPr>
          </m:sSubPr>
          <m:e>
            <m:acc>
              <m:accPr>
                <m:chr m:val="̇"/>
                <m:ctrlPr>
                  <w:ins w:id="6" w:author="Norman Packard" w:date="2020-10-10T22:24:00Z">
                    <w:rPr>
                      <w:rFonts w:ascii="Cambria Math" w:eastAsiaTheme="minorEastAsia" w:hAnsi="Cambria Math"/>
                      <w:i/>
                    </w:rPr>
                  </w:ins>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ins w:id="7" w:author="Norman Packard" w:date="2020-10-10T22:24:00Z">
                <w:rPr>
                  <w:rFonts w:ascii="Cambria Math" w:eastAsiaTheme="minorEastAsia" w:hAnsi="Cambria Math"/>
                  <w:i/>
                </w:rPr>
              </w:ins>
            </m:ctrlPr>
          </m:dPr>
          <m:e>
            <m:r>
              <w:rPr>
                <w:rFonts w:ascii="Cambria Math" w:eastAsiaTheme="minorEastAsia" w:hAnsi="Cambria Math"/>
              </w:rPr>
              <m:t>1-</m:t>
            </m:r>
            <m:r>
              <w:rPr>
                <w:rFonts w:ascii="Cambria Math" w:hAnsi="Cambria Math"/>
              </w:rPr>
              <m:t xml:space="preserve">κ </m:t>
            </m:r>
            <m:sSub>
              <m:sSubPr>
                <m:ctrlPr>
                  <w:ins w:id="8"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ins w:id="9"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ins w:id="10"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ins w:id="11"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ins w:id="12"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ins w:id="13"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ins w:id="14"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ins w:id="15"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ins w:id="16"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ins w:id="17"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ins w:id="18" w:author="Norman Packard" w:date="2020-10-10T22:24: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lastRenderedPageBreak/>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EB450A0"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hyperlink r:id="rId8" w:history="1">
        <w:r w:rsidR="00FA1A84" w:rsidRPr="00D862FB">
          <w:rPr>
            <w:rStyle w:val="Hyperlink"/>
          </w:rPr>
          <w:t>https://github</w:t>
        </w:r>
      </w:hyperlink>
      <w:r w:rsidR="00781A18" w:rsidRPr="00781A18">
        <w:t>.com/alsnhll/SEIR_COVID19</w:t>
      </w:r>
      <w:r w:rsidR="00781A18">
        <w:t xml:space="preserve">) </w:t>
      </w:r>
      <w:r w:rsidR="00CB4CC3">
        <w:t>and the authors of the Py</w:t>
      </w:r>
      <w:r w:rsidR="00781A18">
        <w:t>Gom</w:t>
      </w:r>
      <w:r w:rsidR="00CB4CC3">
        <w:t xml:space="preserve"> package</w:t>
      </w:r>
      <w:r w:rsidR="00781A18">
        <w:t xml:space="preserve"> (</w:t>
      </w:r>
      <w:hyperlink r:id="rId9"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5EBE778E"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Cumulative confirmed cases for the world and seven countries with largest population epidemics in the world for Covid-19 as of 1</w:t>
      </w:r>
      <w:r w:rsidRPr="009C74B5">
        <w:rPr>
          <w:sz w:val="22"/>
          <w:szCs w:val="22"/>
          <w:vertAlign w:val="superscript"/>
        </w:rPr>
        <w:t>st</w:t>
      </w:r>
      <w:r>
        <w:rPr>
          <w:sz w:val="22"/>
          <w:szCs w:val="22"/>
        </w:rPr>
        <w:t xml:space="preserve">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pwlf </w:t>
      </w:r>
      <w:r>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7C5044">
        <w:rPr>
          <w:noProof/>
          <w:sz w:val="22"/>
          <w:szCs w:val="22"/>
        </w:rPr>
        <w:t>[41]</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26DB1E5A" w:rsidR="00D5526F" w:rsidRDefault="00FA1A84">
      <w:pPr>
        <w:rPr>
          <w:b/>
          <w:bCs/>
        </w:rPr>
      </w:pPr>
      <w:r>
        <w:rPr>
          <w:b/>
          <w:bCs/>
          <w:noProof/>
        </w:rPr>
        <w:lastRenderedPageBreak/>
        <w:drawing>
          <wp:anchor distT="0" distB="0" distL="114300" distR="114300" simplePos="0" relativeHeight="251645952" behindDoc="0" locked="0" layoutInCell="1" allowOverlap="1" wp14:anchorId="57F861AE" wp14:editId="0442B57B">
            <wp:simplePos x="0" y="0"/>
            <wp:positionH relativeFrom="column">
              <wp:posOffset>-443345</wp:posOffset>
            </wp:positionH>
            <wp:positionV relativeFrom="paragraph">
              <wp:posOffset>369456</wp:posOffset>
            </wp:positionV>
            <wp:extent cx="3382608" cy="2241468"/>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82608" cy="2241468"/>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w:drawing>
          <wp:anchor distT="0" distB="0" distL="114300" distR="114300" simplePos="0" relativeHeight="251646976" behindDoc="0" locked="0" layoutInCell="1" allowOverlap="1" wp14:anchorId="74CDFA73" wp14:editId="224FC44F">
            <wp:simplePos x="0" y="0"/>
            <wp:positionH relativeFrom="column">
              <wp:posOffset>2983048</wp:posOffset>
            </wp:positionH>
            <wp:positionV relativeFrom="paragraph">
              <wp:posOffset>369455</wp:posOffset>
            </wp:positionV>
            <wp:extent cx="3248727" cy="2694665"/>
            <wp:effectExtent l="0" t="0" r="254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8727" cy="26946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w:drawing>
          <wp:anchor distT="0" distB="0" distL="114300" distR="114300" simplePos="0" relativeHeight="251648000" behindDoc="0" locked="0" layoutInCell="1" allowOverlap="1" wp14:anchorId="1725F3FF" wp14:editId="692ADD6B">
            <wp:simplePos x="0" y="0"/>
            <wp:positionH relativeFrom="column">
              <wp:posOffset>-422336</wp:posOffset>
            </wp:positionH>
            <wp:positionV relativeFrom="paragraph">
              <wp:posOffset>2675746</wp:posOffset>
            </wp:positionV>
            <wp:extent cx="3383492" cy="1113126"/>
            <wp:effectExtent l="0" t="0" r="0" b="508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83492" cy="1113126"/>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b/>
          <w:bCs/>
          <w:noProof/>
        </w:rPr>
        <mc:AlternateContent>
          <mc:Choice Requires="wps">
            <w:drawing>
              <wp:anchor distT="0" distB="0" distL="114300" distR="114300" simplePos="0" relativeHeight="251652096" behindDoc="0" locked="0" layoutInCell="1" allowOverlap="1" wp14:anchorId="30DB1617" wp14:editId="2C7D4018">
                <wp:simplePos x="0" y="0"/>
                <wp:positionH relativeFrom="column">
                  <wp:posOffset>5700878</wp:posOffset>
                </wp:positionH>
                <wp:positionV relativeFrom="paragraph">
                  <wp:posOffset>2536960</wp:posOffset>
                </wp:positionV>
                <wp:extent cx="227965" cy="370194"/>
                <wp:effectExtent l="0" t="0" r="0" b="0"/>
                <wp:wrapTopAndBottom/>
                <wp:docPr id="34" name="TextBox 7"/>
                <wp:cNvGraphicFramePr/>
                <a:graphic xmlns:a="http://schemas.openxmlformats.org/drawingml/2006/main">
                  <a:graphicData uri="http://schemas.microsoft.com/office/word/2010/wordprocessingShape">
                    <wps:wsp>
                      <wps:cNvSpPr txBox="1"/>
                      <wps:spPr>
                        <a:xfrm>
                          <a:off x="0" y="0"/>
                          <a:ext cx="227965" cy="370194"/>
                        </a:xfrm>
                        <a:prstGeom prst="rect">
                          <a:avLst/>
                        </a:prstGeom>
                        <a:noFill/>
                      </wps:spPr>
                      <wps:txbx>
                        <w:txbxContent>
                          <w:p w14:paraId="5E340F41" w14:textId="77777777" w:rsidR="00352C51" w:rsidRDefault="00352C51" w:rsidP="00B07D82">
                            <w:r>
                              <w:rPr>
                                <w:rFonts w:hAnsi="Calibri"/>
                                <w:color w:val="000000" w:themeColor="text1"/>
                                <w:kern w:val="24"/>
                                <w:sz w:val="36"/>
                                <w:szCs w:val="36"/>
                              </w:rPr>
                              <w:t>C</w:t>
                            </w:r>
                          </w:p>
                        </w:txbxContent>
                      </wps:txbx>
                      <wps:bodyPr wrap="square" rtlCol="0">
                        <a:spAutoFit/>
                      </wps:bodyPr>
                    </wps:wsp>
                  </a:graphicData>
                </a:graphic>
              </wp:anchor>
            </w:drawing>
          </mc:Choice>
          <mc:Fallback>
            <w:pict>
              <v:shapetype w14:anchorId="30DB1617" id="_x0000_t202" coordsize="21600,21600" o:spt="202" path="m,l,21600r21600,l21600,xe">
                <v:stroke joinstyle="miter"/>
                <v:path gradientshapeok="t" o:connecttype="rect"/>
              </v:shapetype>
              <v:shape id="TextBox 7" o:spid="_x0000_s1026" type="#_x0000_t202" style="position:absolute;margin-left:448.9pt;margin-top:199.75pt;width:17.95pt;height:29.1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" filled="f" stroked="f">
                <v:textbox style="mso-fit-shape-to-text:t">
                  <w:txbxContent>
                    <w:p w14:paraId="5E340F41" w14:textId="77777777" w:rsidR="00352C51" w:rsidRDefault="00352C51" w:rsidP="00B07D82">
                      <w:r>
                        <w:rPr>
                          <w:rFonts w:hAnsi="Calibri"/>
                          <w:color w:val="000000" w:themeColor="text1"/>
                          <w:kern w:val="24"/>
                          <w:sz w:val="36"/>
                          <w:szCs w:val="36"/>
                        </w:rPr>
                        <w:t>C</w:t>
                      </w:r>
                    </w:p>
                  </w:txbxContent>
                </v:textbox>
                <w10:wrap type="topAndBottom"/>
              </v:shape>
            </w:pict>
          </mc:Fallback>
        </mc:AlternateContent>
      </w:r>
      <w:r>
        <w:rPr>
          <w:b/>
          <w:bCs/>
          <w:noProof/>
        </w:rPr>
        <mc:AlternateContent>
          <mc:Choice Requires="wps">
            <w:drawing>
              <wp:anchor distT="0" distB="0" distL="114300" distR="114300" simplePos="0" relativeHeight="251653120" behindDoc="0" locked="0" layoutInCell="1" allowOverlap="1" wp14:anchorId="072E8381" wp14:editId="5C10939C">
                <wp:simplePos x="0" y="0"/>
                <wp:positionH relativeFrom="column">
                  <wp:posOffset>1326859</wp:posOffset>
                </wp:positionH>
                <wp:positionV relativeFrom="paragraph">
                  <wp:posOffset>3389675</wp:posOffset>
                </wp:positionV>
                <wp:extent cx="226060" cy="370194"/>
                <wp:effectExtent l="0" t="0" r="0" b="0"/>
                <wp:wrapTopAndBottom/>
                <wp:docPr id="51" name="TextBox 8"/>
                <wp:cNvGraphicFramePr/>
                <a:graphic xmlns:a="http://schemas.openxmlformats.org/drawingml/2006/main">
                  <a:graphicData uri="http://schemas.microsoft.com/office/word/2010/wordprocessingShape">
                    <wps:wsp>
                      <wps:cNvSpPr txBox="1"/>
                      <wps:spPr>
                        <a:xfrm>
                          <a:off x="0" y="0"/>
                          <a:ext cx="226060" cy="370194"/>
                        </a:xfrm>
                        <a:prstGeom prst="rect">
                          <a:avLst/>
                        </a:prstGeom>
                        <a:noFill/>
                      </wps:spPr>
                      <wps:txbx>
                        <w:txbxContent>
                          <w:p w14:paraId="0E3A1E3D" w14:textId="77777777" w:rsidR="00352C51" w:rsidRDefault="00352C51" w:rsidP="00B07D82">
                            <w:r>
                              <w:rPr>
                                <w:rFonts w:hAnsi="Calibri"/>
                                <w:color w:val="000000" w:themeColor="text1"/>
                                <w:kern w:val="24"/>
                                <w:sz w:val="36"/>
                                <w:szCs w:val="36"/>
                              </w:rPr>
                              <w:t>B</w:t>
                            </w:r>
                          </w:p>
                        </w:txbxContent>
                      </wps:txbx>
                      <wps:bodyPr wrap="square" rtlCol="0">
                        <a:spAutoFit/>
                      </wps:bodyPr>
                    </wps:wsp>
                  </a:graphicData>
                </a:graphic>
              </wp:anchor>
            </w:drawing>
          </mc:Choice>
          <mc:Fallback>
            <w:pict>
              <v:shape w14:anchorId="072E8381" id="TextBox 8" o:spid="_x0000_s1027" type="#_x0000_t202" style="position:absolute;margin-left:104.5pt;margin-top:266.9pt;width:17.8pt;height:29.1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" filled="f" stroked="f">
                <v:textbox style="mso-fit-shape-to-text:t">
                  <w:txbxContent>
                    <w:p w14:paraId="0E3A1E3D" w14:textId="77777777" w:rsidR="00352C51" w:rsidRDefault="00352C51" w:rsidP="00B07D82">
                      <w:r>
                        <w:rPr>
                          <w:rFonts w:hAnsi="Calibri"/>
                          <w:color w:val="000000" w:themeColor="text1"/>
                          <w:kern w:val="24"/>
                          <w:sz w:val="36"/>
                          <w:szCs w:val="36"/>
                        </w:rPr>
                        <w:t>B</w:t>
                      </w:r>
                    </w:p>
                  </w:txbxContent>
                </v:textbox>
                <w10:wrap type="topAndBottom"/>
              </v:shape>
            </w:pict>
          </mc:Fallback>
        </mc:AlternateContent>
      </w:r>
      <w:r>
        <w:rPr>
          <w:b/>
          <w:bCs/>
          <w:noProof/>
        </w:rPr>
        <mc:AlternateContent>
          <mc:Choice Requires="wps">
            <w:drawing>
              <wp:anchor distT="0" distB="0" distL="114300" distR="114300" simplePos="0" relativeHeight="251654144" behindDoc="0" locked="0" layoutInCell="1" allowOverlap="1" wp14:anchorId="07A57ABF" wp14:editId="02FBBF09">
                <wp:simplePos x="0" y="0"/>
                <wp:positionH relativeFrom="column">
                  <wp:posOffset>233349</wp:posOffset>
                </wp:positionH>
                <wp:positionV relativeFrom="paragraph">
                  <wp:posOffset>2146665</wp:posOffset>
                </wp:positionV>
                <wp:extent cx="229870" cy="370194"/>
                <wp:effectExtent l="0" t="0" r="0" b="0"/>
                <wp:wrapTopAndBottom/>
                <wp:docPr id="57" name="TextBox 9"/>
                <wp:cNvGraphicFramePr/>
                <a:graphic xmlns:a="http://schemas.openxmlformats.org/drawingml/2006/main">
                  <a:graphicData uri="http://schemas.microsoft.com/office/word/2010/wordprocessingShape">
                    <wps:wsp>
                      <wps:cNvSpPr txBox="1"/>
                      <wps:spPr>
                        <a:xfrm>
                          <a:off x="0" y="0"/>
                          <a:ext cx="229870" cy="370194"/>
                        </a:xfrm>
                        <a:prstGeom prst="rect">
                          <a:avLst/>
                        </a:prstGeom>
                        <a:noFill/>
                      </wps:spPr>
                      <wps:txbx>
                        <w:txbxContent>
                          <w:p w14:paraId="66A6B3AB" w14:textId="77777777" w:rsidR="00352C51" w:rsidRDefault="00352C51" w:rsidP="00B07D82">
                            <w:r>
                              <w:rPr>
                                <w:rFonts w:hAnsi="Calibri"/>
                                <w:color w:val="000000" w:themeColor="text1"/>
                                <w:kern w:val="24"/>
                                <w:sz w:val="36"/>
                                <w:szCs w:val="36"/>
                              </w:rPr>
                              <w:t>A</w:t>
                            </w:r>
                          </w:p>
                        </w:txbxContent>
                      </wps:txbx>
                      <wps:bodyPr wrap="square" rtlCol="0">
                        <a:spAutoFit/>
                      </wps:bodyPr>
                    </wps:wsp>
                  </a:graphicData>
                </a:graphic>
              </wp:anchor>
            </w:drawing>
          </mc:Choice>
          <mc:Fallback>
            <w:pict>
              <v:shape w14:anchorId="07A57ABF" id="TextBox 9" o:spid="_x0000_s1028" type="#_x0000_t202" style="position:absolute;margin-left:18.35pt;margin-top:169.05pt;width:18.1pt;height:29.1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" filled="f" stroked="f">
                <v:textbox style="mso-fit-shape-to-text:t">
                  <w:txbxContent>
                    <w:p w14:paraId="66A6B3AB" w14:textId="77777777" w:rsidR="00352C51" w:rsidRDefault="00352C51" w:rsidP="00B07D82">
                      <w:r>
                        <w:rPr>
                          <w:rFonts w:hAnsi="Calibri"/>
                          <w:color w:val="000000" w:themeColor="text1"/>
                          <w:kern w:val="24"/>
                          <w:sz w:val="36"/>
                          <w:szCs w:val="36"/>
                        </w:rPr>
                        <w:t>A</w:t>
                      </w:r>
                    </w:p>
                  </w:txbxContent>
                </v:textbox>
                <w10:wrap type="topAndBottom"/>
              </v:shape>
            </w:pict>
          </mc:Fallback>
        </mc:AlternateContent>
      </w:r>
      <w:r w:rsidR="00002DF1">
        <w:rPr>
          <w:b/>
          <w:bCs/>
          <w:noProof/>
        </w:rPr>
        <mc:AlternateContent>
          <mc:Choice Requires="wps">
            <w:drawing>
              <wp:anchor distT="0" distB="0" distL="114300" distR="114300" simplePos="0" relativeHeight="251642880" behindDoc="0" locked="0" layoutInCell="1" allowOverlap="1" wp14:anchorId="051F8640" wp14:editId="0EDC7D50">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352C51" w:rsidRDefault="00352C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29" type="#_x0000_t202" style="position:absolute;margin-left:180.35pt;margin-top:6.55pt;width:106.9pt;height:17.4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" fillcolor="white [3212]" stroked="f" strokeweight=".5pt">
                <v:textbox>
                  <w:txbxContent>
                    <w:p w14:paraId="068A5515" w14:textId="77777777" w:rsidR="00352C51" w:rsidRDefault="00352C51"/>
                  </w:txbxContent>
                </v:textbox>
              </v:shape>
            </w:pict>
          </mc:Fallback>
        </mc:AlternateContent>
      </w:r>
    </w:p>
    <w:p w14:paraId="741A6AA0" w14:textId="09102E7A" w:rsidR="00326435" w:rsidRDefault="00326435">
      <w:pPr>
        <w:rPr>
          <w:b/>
          <w:bCs/>
        </w:rPr>
      </w:pPr>
    </w:p>
    <w:p w14:paraId="324DF16D" w14:textId="6F2E2467" w:rsidR="00CA24E5" w:rsidRDefault="00CA24E5">
      <w:pPr>
        <w:rPr>
          <w:b/>
          <w:bCs/>
          <w:sz w:val="22"/>
          <w:szCs w:val="22"/>
        </w:rPr>
      </w:pPr>
    </w:p>
    <w:p w14:paraId="65EC0FCB" w14:textId="7A154C06" w:rsidR="00FA1A84" w:rsidRDefault="00CA24E5" w:rsidP="00582E88">
      <w:pPr>
        <w:jc w:val="both"/>
        <w:rPr>
          <w:sz w:val="22"/>
          <w:szCs w:val="22"/>
        </w:rPr>
      </w:pPr>
      <w:r w:rsidRPr="00B05583">
        <w:rPr>
          <w:b/>
          <w:bCs/>
          <w:sz w:val="22"/>
          <w:szCs w:val="22"/>
        </w:rPr>
        <w:t>Fig.</w:t>
      </w:r>
      <w:r w:rsidR="00326435">
        <w:rPr>
          <w:b/>
          <w:bCs/>
          <w:sz w:val="22"/>
          <w:szCs w:val="22"/>
        </w:rPr>
        <w:t>2</w:t>
      </w:r>
      <w:r w:rsidR="00326435" w:rsidRPr="00B05583">
        <w:rPr>
          <w:b/>
          <w:bCs/>
          <w:sz w:val="22"/>
          <w:szCs w:val="22"/>
        </w:rPr>
        <w:t xml:space="preserve"> </w:t>
      </w:r>
      <w:r w:rsidR="00FA1A84">
        <w:rPr>
          <w:b/>
          <w:bCs/>
          <w:sz w:val="22"/>
          <w:szCs w:val="22"/>
        </w:rPr>
        <w:t>Country</w:t>
      </w:r>
      <w:r>
        <w:rPr>
          <w:b/>
          <w:bCs/>
          <w:sz w:val="22"/>
          <w:szCs w:val="22"/>
        </w:rPr>
        <w:t xml:space="preserve">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w:t>
      </w:r>
      <w:r w:rsidR="00F1292F">
        <w:rPr>
          <w:sz w:val="22"/>
          <w:szCs w:val="22"/>
        </w:rPr>
        <w:t>The red, green and blue colo</w:t>
      </w:r>
      <w:r w:rsidR="009C74B5">
        <w:rPr>
          <w:sz w:val="22"/>
          <w:szCs w:val="22"/>
        </w:rPr>
        <w:t>u</w:t>
      </w:r>
      <w:r w:rsidR="00F1292F">
        <w:rPr>
          <w:sz w:val="22"/>
          <w:szCs w:val="22"/>
        </w:rPr>
        <w:t>rs of A-C respectively correspond to the membership of clusters described in figure 3.</w:t>
      </w:r>
    </w:p>
    <w:p w14:paraId="4FFC16F0" w14:textId="25E374A6" w:rsidR="00AD48E8" w:rsidRPr="00AD48E8" w:rsidRDefault="00AD48E8" w:rsidP="00AD48E8">
      <w:pPr>
        <w:rPr>
          <w:ins w:id="19" w:author="Norman Packard" w:date="2020-10-11T19:12:00Z"/>
          <w:rFonts w:ascii="Times New Roman" w:eastAsia="Times New Roman" w:hAnsi="Times New Roman" w:cs="Times New Roman"/>
          <w:lang w:val="en-US" w:eastAsia="ja-JP"/>
        </w:rPr>
      </w:pPr>
    </w:p>
    <w:p w14:paraId="64211EC7" w14:textId="1DF3CC38" w:rsidR="00FA1A84" w:rsidRDefault="00AD48E8" w:rsidP="00582E88">
      <w:pPr>
        <w:jc w:val="both"/>
        <w:rPr>
          <w:sz w:val="22"/>
          <w:szCs w:val="22"/>
        </w:rPr>
      </w:pPr>
      <w:ins w:id="20" w:author="Norman Packard" w:date="2020-10-11T19:18:00Z">
        <w:r>
          <w:rPr>
            <w:noProof/>
            <w:sz w:val="22"/>
            <w:szCs w:val="22"/>
          </w:rPr>
          <w:drawing>
            <wp:anchor distT="0" distB="0" distL="114300" distR="114300" simplePos="0" relativeHeight="251668480" behindDoc="0" locked="0" layoutInCell="1" allowOverlap="1" wp14:anchorId="4A78F348" wp14:editId="2FCB2697">
              <wp:simplePos x="0" y="0"/>
              <wp:positionH relativeFrom="column">
                <wp:posOffset>4663829</wp:posOffset>
              </wp:positionH>
              <wp:positionV relativeFrom="paragraph">
                <wp:posOffset>180340</wp:posOffset>
              </wp:positionV>
              <wp:extent cx="1384300" cy="1350645"/>
              <wp:effectExtent l="0" t="0" r="0" b="0"/>
              <wp:wrapTopAndBottom/>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pic:cNvPicPr>
                    </pic:nvPicPr>
                    <pic:blipFill rotWithShape="1">
                      <a:blip r:embed="rId14"/>
                      <a:srcRect l="6367" t="8804" r="5940" b="5299"/>
                      <a:stretch/>
                    </pic:blipFill>
                    <pic:spPr>
                      <a:xfrm>
                        <a:off x="0" y="0"/>
                        <a:ext cx="1384300" cy="1350645"/>
                      </a:xfrm>
                      <a:prstGeom prst="rect">
                        <a:avLst/>
                      </a:prstGeom>
                    </pic:spPr>
                  </pic:pic>
                </a:graphicData>
              </a:graphic>
            </wp:anchor>
          </w:drawing>
        </w:r>
      </w:ins>
      <w:del w:id="21" w:author="Norman Packard" w:date="2020-10-11T19:17:00Z">
        <w:r w:rsidDel="00AD48E8">
          <w:rPr>
            <w:noProof/>
            <w:sz w:val="22"/>
            <w:szCs w:val="22"/>
          </w:rPr>
          <w:drawing>
            <wp:anchor distT="0" distB="0" distL="114300" distR="114300" simplePos="0" relativeHeight="251662336" behindDoc="0" locked="0" layoutInCell="1" allowOverlap="1" wp14:anchorId="52A9C47E" wp14:editId="1D86848B">
              <wp:simplePos x="0" y="0"/>
              <wp:positionH relativeFrom="column">
                <wp:posOffset>4768215</wp:posOffset>
              </wp:positionH>
              <wp:positionV relativeFrom="paragraph">
                <wp:posOffset>199144</wp:posOffset>
              </wp:positionV>
              <wp:extent cx="1384300" cy="13506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rotWithShape="1">
                      <a:blip r:embed="rId14"/>
                      <a:srcRect l="6367" t="8804" r="5940" b="5299"/>
                      <a:stretch/>
                    </pic:blipFill>
                    <pic:spPr>
                      <a:xfrm>
                        <a:off x="0" y="0"/>
                        <a:ext cx="1384300" cy="1350645"/>
                      </a:xfrm>
                      <a:prstGeom prst="rect">
                        <a:avLst/>
                      </a:prstGeom>
                    </pic:spPr>
                  </pic:pic>
                </a:graphicData>
              </a:graphic>
            </wp:anchor>
          </w:drawing>
        </w:r>
      </w:del>
      <w:r>
        <w:rPr>
          <w:noProof/>
          <w:sz w:val="22"/>
          <w:szCs w:val="22"/>
        </w:rPr>
        <mc:AlternateContent>
          <mc:Choice Requires="wps">
            <w:drawing>
              <wp:anchor distT="0" distB="0" distL="114300" distR="114300" simplePos="0" relativeHeight="251664384" behindDoc="0" locked="0" layoutInCell="1" allowOverlap="1" wp14:anchorId="3DD7F54F" wp14:editId="4C977DC5">
                <wp:simplePos x="0" y="0"/>
                <wp:positionH relativeFrom="column">
                  <wp:posOffset>4414520</wp:posOffset>
                </wp:positionH>
                <wp:positionV relativeFrom="paragraph">
                  <wp:posOffset>701040</wp:posOffset>
                </wp:positionV>
                <wp:extent cx="229235" cy="369570"/>
                <wp:effectExtent l="0" t="0" r="0" b="0"/>
                <wp:wrapTopAndBottom/>
                <wp:docPr id="32" name="TextBox 1"/>
                <wp:cNvGraphicFramePr/>
                <a:graphic xmlns:a="http://schemas.openxmlformats.org/drawingml/2006/main">
                  <a:graphicData uri="http://schemas.microsoft.com/office/word/2010/wordprocessingShape">
                    <wps:wsp>
                      <wps:cNvSpPr txBox="1"/>
                      <wps:spPr>
                        <a:xfrm>
                          <a:off x="0" y="0"/>
                          <a:ext cx="229235" cy="369570"/>
                        </a:xfrm>
                        <a:prstGeom prst="rect">
                          <a:avLst/>
                        </a:prstGeom>
                        <a:noFill/>
                      </wps:spPr>
                      <wps:txbx>
                        <w:txbxContent>
                          <w:p w14:paraId="29E8ACA5" w14:textId="3C9A4065" w:rsidR="00352C51" w:rsidRDefault="00352C51" w:rsidP="00B07D82">
                            <w:del w:id="22" w:author="Norman Packard" w:date="2020-10-11T19:15:00Z">
                              <w:r w:rsidDel="00AD48E8">
                                <w:rPr>
                                  <w:rFonts w:hAnsi="Calibri"/>
                                  <w:color w:val="000000" w:themeColor="text1"/>
                                  <w:kern w:val="24"/>
                                  <w:sz w:val="36"/>
                                  <w:szCs w:val="36"/>
                                </w:rPr>
                                <w:delText>D</w:delText>
                              </w:r>
                            </w:del>
                            <w:ins w:id="23" w:author="Norman Packard" w:date="2020-10-11T19:15:00Z">
                              <w:r>
                                <w:rPr>
                                  <w:rFonts w:hAnsi="Calibri"/>
                                  <w:color w:val="000000" w:themeColor="text1"/>
                                  <w:kern w:val="24"/>
                                  <w:sz w:val="36"/>
                                  <w:szCs w:val="36"/>
                                </w:rPr>
                                <w:t>B</w:t>
                              </w:r>
                            </w:ins>
                          </w:p>
                        </w:txbxContent>
                      </wps:txbx>
                      <wps:bodyPr wrap="square" rtlCol="0">
                        <a:spAutoFit/>
                      </wps:bodyPr>
                    </wps:wsp>
                  </a:graphicData>
                </a:graphic>
              </wp:anchor>
            </w:drawing>
          </mc:Choice>
          <mc:Fallback>
            <w:pict>
              <v:shape w14:anchorId="3DD7F54F" id="TextBox 1" o:spid="_x0000_s1030" type="#_x0000_t202" style="position:absolute;left:0;text-align:left;margin-left:347.6pt;margin-top:55.2pt;width:18.05pt;height:29.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" filled="f" stroked="f">
                <v:textbox style="mso-fit-shape-to-text:t">
                  <w:txbxContent>
                    <w:p w14:paraId="29E8ACA5" w14:textId="3C9A4065" w:rsidR="00352C51" w:rsidRDefault="00352C51" w:rsidP="00B07D82">
                      <w:del w:id="24" w:author="Norman Packard" w:date="2020-10-11T19:15:00Z">
                        <w:r w:rsidDel="00AD48E8">
                          <w:rPr>
                            <w:rFonts w:hAnsi="Calibri"/>
                            <w:color w:val="000000" w:themeColor="text1"/>
                            <w:kern w:val="24"/>
                            <w:sz w:val="36"/>
                            <w:szCs w:val="36"/>
                          </w:rPr>
                          <w:delText>D</w:delText>
                        </w:r>
                      </w:del>
                      <w:ins w:id="25" w:author="Norman Packard" w:date="2020-10-11T19:15:00Z">
                        <w:r>
                          <w:rPr>
                            <w:rFonts w:hAnsi="Calibri"/>
                            <w:color w:val="000000" w:themeColor="text1"/>
                            <w:kern w:val="24"/>
                            <w:sz w:val="36"/>
                            <w:szCs w:val="36"/>
                          </w:rPr>
                          <w:t>B</w:t>
                        </w:r>
                      </w:ins>
                    </w:p>
                  </w:txbxContent>
                </v:textbox>
                <w10:wrap type="topAndBottom"/>
              </v:shape>
            </w:pict>
          </mc:Fallback>
        </mc:AlternateContent>
      </w:r>
      <w:ins w:id="26" w:author="Norman Packard" w:date="2020-10-11T19:12:00Z">
        <w:r w:rsidRPr="00AD48E8">
          <w:rPr>
            <w:noProof/>
            <w:sz w:val="22"/>
            <w:szCs w:val="22"/>
          </w:rPr>
          <w:drawing>
            <wp:anchor distT="0" distB="0" distL="114300" distR="114300" simplePos="0" relativeHeight="251666432" behindDoc="0" locked="0" layoutInCell="1" allowOverlap="1" wp14:anchorId="199EF4F1" wp14:editId="3BE1ECDE">
              <wp:simplePos x="0" y="0"/>
              <wp:positionH relativeFrom="column">
                <wp:posOffset>193675</wp:posOffset>
              </wp:positionH>
              <wp:positionV relativeFrom="paragraph">
                <wp:posOffset>211455</wp:posOffset>
              </wp:positionV>
              <wp:extent cx="4050665" cy="1325880"/>
              <wp:effectExtent l="0" t="0" r="635" b="0"/>
              <wp:wrapTopAndBottom/>
              <wp:docPr id="1" name="Picture 1" descr="A close up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window&#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0665" cy="1325880"/>
                      </a:xfrm>
                      <a:prstGeom prst="rect">
                        <a:avLst/>
                      </a:prstGeom>
                      <a:noFill/>
                      <a:ln>
                        <a:noFill/>
                      </a:ln>
                    </pic:spPr>
                  </pic:pic>
                </a:graphicData>
              </a:graphic>
              <wp14:sizeRelH relativeFrom="margin">
                <wp14:pctWidth>0</wp14:pctWidth>
              </wp14:sizeRelH>
              <wp14:sizeRelV relativeFrom="margin">
                <wp14:pctHeight>0</wp14:pctHeight>
              </wp14:sizeRelV>
            </wp:anchor>
          </w:drawing>
        </w:r>
      </w:ins>
      <w:del w:id="27" w:author="Norman Packard" w:date="2020-10-11T19:12:00Z">
        <w:r w:rsidDel="00AD48E8">
          <w:rPr>
            <w:noProof/>
            <w:sz w:val="22"/>
            <w:szCs w:val="22"/>
          </w:rPr>
          <w:drawing>
            <wp:anchor distT="0" distB="0" distL="114300" distR="114300" simplePos="0" relativeHeight="251663360" behindDoc="0" locked="0" layoutInCell="1" allowOverlap="1" wp14:anchorId="60814FF2" wp14:editId="01ACA5C2">
              <wp:simplePos x="0" y="0"/>
              <wp:positionH relativeFrom="column">
                <wp:posOffset>86044</wp:posOffset>
              </wp:positionH>
              <wp:positionV relativeFrom="paragraph">
                <wp:posOffset>226896</wp:posOffset>
              </wp:positionV>
              <wp:extent cx="4040505" cy="1434465"/>
              <wp:effectExtent l="0" t="0" r="0" b="63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40505" cy="14344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del>
      <w:r>
        <w:rPr>
          <w:noProof/>
          <w:sz w:val="22"/>
          <w:szCs w:val="22"/>
        </w:rPr>
        <mc:AlternateContent>
          <mc:Choice Requires="wps">
            <w:drawing>
              <wp:anchor distT="0" distB="0" distL="114300" distR="114300" simplePos="0" relativeHeight="251665408" behindDoc="0" locked="0" layoutInCell="1" allowOverlap="1" wp14:anchorId="2B9F2BE2" wp14:editId="575FB454">
                <wp:simplePos x="0" y="0"/>
                <wp:positionH relativeFrom="column">
                  <wp:posOffset>-286385</wp:posOffset>
                </wp:positionH>
                <wp:positionV relativeFrom="paragraph">
                  <wp:posOffset>746760</wp:posOffset>
                </wp:positionV>
                <wp:extent cx="226695" cy="369570"/>
                <wp:effectExtent l="0" t="0" r="0" b="0"/>
                <wp:wrapTopAndBottom/>
                <wp:docPr id="58" name="TextBox 10"/>
                <wp:cNvGraphicFramePr/>
                <a:graphic xmlns:a="http://schemas.openxmlformats.org/drawingml/2006/main">
                  <a:graphicData uri="http://schemas.microsoft.com/office/word/2010/wordprocessingShape">
                    <wps:wsp>
                      <wps:cNvSpPr txBox="1"/>
                      <wps:spPr>
                        <a:xfrm>
                          <a:off x="0" y="0"/>
                          <a:ext cx="226695" cy="369570"/>
                        </a:xfrm>
                        <a:prstGeom prst="rect">
                          <a:avLst/>
                        </a:prstGeom>
                        <a:noFill/>
                      </wps:spPr>
                      <wps:txbx>
                        <w:txbxContent>
                          <w:p w14:paraId="24479917" w14:textId="62BDA22D" w:rsidR="00352C51" w:rsidRDefault="00352C51" w:rsidP="00B07D82">
                            <w:ins w:id="28" w:author="Norman Packard" w:date="2020-10-11T19:15:00Z">
                              <w:r>
                                <w:rPr>
                                  <w:rFonts w:hAnsi="Calibri"/>
                                  <w:color w:val="000000" w:themeColor="text1"/>
                                  <w:kern w:val="24"/>
                                  <w:sz w:val="36"/>
                                  <w:szCs w:val="36"/>
                                </w:rPr>
                                <w:t>A</w:t>
                              </w:r>
                            </w:ins>
                            <w:del w:id="29" w:author="Norman Packard" w:date="2020-10-11T19:15:00Z">
                              <w:r w:rsidDel="00AD48E8">
                                <w:rPr>
                                  <w:rFonts w:hAnsi="Calibri"/>
                                  <w:color w:val="000000" w:themeColor="text1"/>
                                  <w:kern w:val="24"/>
                                  <w:sz w:val="36"/>
                                  <w:szCs w:val="36"/>
                                </w:rPr>
                                <w:delText>E</w:delText>
                              </w:r>
                            </w:del>
                          </w:p>
                        </w:txbxContent>
                      </wps:txbx>
                      <wps:bodyPr wrap="square" rtlCol="0">
                        <a:spAutoFit/>
                      </wps:bodyPr>
                    </wps:wsp>
                  </a:graphicData>
                </a:graphic>
              </wp:anchor>
            </w:drawing>
          </mc:Choice>
          <mc:Fallback>
            <w:pict>
              <v:shape w14:anchorId="2B9F2BE2" id="TextBox 10" o:spid="_x0000_s1031" type="#_x0000_t202" style="position:absolute;left:0;text-align:left;margin-left:-22.55pt;margin-top:58.8pt;width:17.85pt;height:29.1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" filled="f" stroked="f">
                <v:textbox style="mso-fit-shape-to-text:t">
                  <w:txbxContent>
                    <w:p w14:paraId="24479917" w14:textId="62BDA22D" w:rsidR="00352C51" w:rsidRDefault="00352C51" w:rsidP="00B07D82">
                      <w:ins w:id="30" w:author="Norman Packard" w:date="2020-10-11T19:15:00Z">
                        <w:r>
                          <w:rPr>
                            <w:rFonts w:hAnsi="Calibri"/>
                            <w:color w:val="000000" w:themeColor="text1"/>
                            <w:kern w:val="24"/>
                            <w:sz w:val="36"/>
                            <w:szCs w:val="36"/>
                          </w:rPr>
                          <w:t>A</w:t>
                        </w:r>
                      </w:ins>
                      <w:del w:id="31" w:author="Norman Packard" w:date="2020-10-11T19:15:00Z">
                        <w:r w:rsidDel="00AD48E8">
                          <w:rPr>
                            <w:rFonts w:hAnsi="Calibri"/>
                            <w:color w:val="000000" w:themeColor="text1"/>
                            <w:kern w:val="24"/>
                            <w:sz w:val="36"/>
                            <w:szCs w:val="36"/>
                          </w:rPr>
                          <w:delText>E</w:delText>
                        </w:r>
                      </w:del>
                    </w:p>
                  </w:txbxContent>
                </v:textbox>
                <w10:wrap type="topAndBottom"/>
              </v:shape>
            </w:pict>
          </mc:Fallback>
        </mc:AlternateContent>
      </w:r>
    </w:p>
    <w:p w14:paraId="06A0DC43" w14:textId="6060390A" w:rsidR="00FA1A84" w:rsidRDefault="00FA1A84" w:rsidP="00582E88">
      <w:pPr>
        <w:jc w:val="both"/>
        <w:rPr>
          <w:ins w:id="32" w:author="Norman Packard" w:date="2020-10-11T20:09:00Z"/>
          <w:b/>
          <w:bCs/>
          <w:sz w:val="22"/>
          <w:szCs w:val="22"/>
        </w:rPr>
      </w:pPr>
    </w:p>
    <w:p w14:paraId="321DA4F8" w14:textId="054B0849" w:rsidR="0020070B" w:rsidRDefault="0020070B" w:rsidP="00582E88">
      <w:pPr>
        <w:jc w:val="both"/>
        <w:rPr>
          <w:ins w:id="33" w:author="Norman Packard" w:date="2020-10-11T20:09:00Z"/>
          <w:b/>
          <w:bCs/>
          <w:sz w:val="22"/>
          <w:szCs w:val="22"/>
        </w:rPr>
      </w:pPr>
    </w:p>
    <w:p w14:paraId="7F4A2773" w14:textId="47DA816F" w:rsidR="0020070B" w:rsidRDefault="0020070B" w:rsidP="00582E88">
      <w:pPr>
        <w:jc w:val="both"/>
        <w:rPr>
          <w:ins w:id="34" w:author="Norman Packard" w:date="2020-10-11T20:09:00Z"/>
          <w:b/>
          <w:bCs/>
          <w:sz w:val="22"/>
          <w:szCs w:val="22"/>
        </w:rPr>
      </w:pPr>
    </w:p>
    <w:p w14:paraId="3C71CBA8" w14:textId="749EBA67" w:rsidR="0020070B" w:rsidRDefault="0020070B" w:rsidP="00582E88">
      <w:pPr>
        <w:jc w:val="both"/>
        <w:rPr>
          <w:ins w:id="35" w:author="Norman Packard" w:date="2020-10-11T20:09:00Z"/>
          <w:b/>
          <w:bCs/>
          <w:sz w:val="22"/>
          <w:szCs w:val="22"/>
        </w:rPr>
      </w:pPr>
    </w:p>
    <w:p w14:paraId="08620179" w14:textId="32DF42C5" w:rsidR="0020070B" w:rsidRDefault="0020070B" w:rsidP="00582E88">
      <w:pPr>
        <w:jc w:val="both"/>
        <w:rPr>
          <w:ins w:id="36" w:author="Norman Packard" w:date="2020-10-11T20:09:00Z"/>
          <w:b/>
          <w:bCs/>
          <w:sz w:val="22"/>
          <w:szCs w:val="22"/>
        </w:rPr>
      </w:pPr>
    </w:p>
    <w:p w14:paraId="48693BF9" w14:textId="076588B8" w:rsidR="0020070B" w:rsidRPr="0020070B" w:rsidRDefault="0020070B" w:rsidP="00582E88">
      <w:pPr>
        <w:jc w:val="both"/>
        <w:rPr>
          <w:bCs/>
          <w:sz w:val="22"/>
          <w:szCs w:val="22"/>
          <w:rPrChange w:id="37" w:author="Norman Packard" w:date="2020-10-11T20:12:00Z">
            <w:rPr>
              <w:b/>
              <w:bCs/>
              <w:sz w:val="22"/>
              <w:szCs w:val="22"/>
            </w:rPr>
          </w:rPrChange>
        </w:rPr>
      </w:pPr>
    </w:p>
    <w:p w14:paraId="545656C2" w14:textId="2CEE3877" w:rsidR="0020070B" w:rsidRPr="0020070B" w:rsidRDefault="0020070B" w:rsidP="0020070B">
      <w:pPr>
        <w:rPr>
          <w:ins w:id="38" w:author="Norman Packard" w:date="2020-10-11T20:07:00Z"/>
          <w:rFonts w:ascii="Times New Roman" w:eastAsia="Times New Roman" w:hAnsi="Times New Roman" w:cs="Times New Roman"/>
          <w:lang w:val="en-US" w:eastAsia="ja-JP"/>
        </w:rPr>
      </w:pPr>
      <w:ins w:id="39" w:author="Norman Packard" w:date="2020-10-11T20:12:00Z">
        <w:r>
          <w:rPr>
            <w:noProof/>
            <w:sz w:val="22"/>
            <w:szCs w:val="22"/>
          </w:rPr>
          <w:lastRenderedPageBreak/>
          <mc:AlternateContent>
            <mc:Choice Requires="wps">
              <w:drawing>
                <wp:anchor distT="0" distB="0" distL="114300" distR="114300" simplePos="0" relativeHeight="251670528" behindDoc="0" locked="0" layoutInCell="1" allowOverlap="1" wp14:anchorId="77592BF8" wp14:editId="32247522">
                  <wp:simplePos x="0" y="0"/>
                  <wp:positionH relativeFrom="column">
                    <wp:posOffset>142181</wp:posOffset>
                  </wp:positionH>
                  <wp:positionV relativeFrom="paragraph">
                    <wp:posOffset>313</wp:posOffset>
                  </wp:positionV>
                  <wp:extent cx="229235" cy="369570"/>
                  <wp:effectExtent l="0" t="0" r="0" b="0"/>
                  <wp:wrapTopAndBottom/>
                  <wp:docPr id="19" name="TextBox 1"/>
                  <wp:cNvGraphicFramePr/>
                  <a:graphic xmlns:a="http://schemas.openxmlformats.org/drawingml/2006/main">
                    <a:graphicData uri="http://schemas.microsoft.com/office/word/2010/wordprocessingShape">
                      <wps:wsp>
                        <wps:cNvSpPr txBox="1"/>
                        <wps:spPr>
                          <a:xfrm>
                            <a:off x="0" y="0"/>
                            <a:ext cx="229235" cy="369570"/>
                          </a:xfrm>
                          <a:prstGeom prst="rect">
                            <a:avLst/>
                          </a:prstGeom>
                          <a:noFill/>
                        </wps:spPr>
                        <wps:txbx>
                          <w:txbxContent>
                            <w:p w14:paraId="3533F3D1" w14:textId="71D8EBFA" w:rsidR="00352C51" w:rsidRDefault="00352C51" w:rsidP="0020070B">
                              <w:del w:id="40" w:author="Norman Packard" w:date="2020-10-11T19:15:00Z">
                                <w:r w:rsidDel="00AD48E8">
                                  <w:rPr>
                                    <w:rFonts w:hAnsi="Calibri"/>
                                    <w:color w:val="000000" w:themeColor="text1"/>
                                    <w:kern w:val="24"/>
                                    <w:sz w:val="36"/>
                                    <w:szCs w:val="36"/>
                                  </w:rPr>
                                  <w:delText>D</w:delText>
                                </w:r>
                              </w:del>
                              <w:ins w:id="41" w:author="Norman Packard" w:date="2020-10-11T20:13:00Z">
                                <w:r>
                                  <w:rPr>
                                    <w:rFonts w:hAnsi="Calibri"/>
                                    <w:color w:val="000000" w:themeColor="text1"/>
                                    <w:kern w:val="24"/>
                                    <w:sz w:val="36"/>
                                    <w:szCs w:val="36"/>
                                  </w:rPr>
                                  <w:t>C</w:t>
                                </w:r>
                              </w:ins>
                            </w:p>
                          </w:txbxContent>
                        </wps:txbx>
                        <wps:bodyPr wrap="square" rtlCol="0">
                          <a:spAutoFit/>
                        </wps:bodyPr>
                      </wps:wsp>
                    </a:graphicData>
                  </a:graphic>
                  <wp14:sizeRelV relativeFrom="margin">
                    <wp14:pctHeight>0</wp14:pctHeight>
                  </wp14:sizeRelV>
                </wp:anchor>
              </w:drawing>
            </mc:Choice>
            <mc:Fallback>
              <w:pict>
                <v:shape w14:anchorId="77592BF8" id="_x0000_s1032" type="#_x0000_t202" style="position:absolute;margin-left:11.2pt;margin-top:0;width:18.05pt;height:29.1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" filled="f" stroked="f">
                  <v:textbox style="mso-fit-shape-to-text:t">
                    <w:txbxContent>
                      <w:p w14:paraId="3533F3D1" w14:textId="71D8EBFA" w:rsidR="00352C51" w:rsidRDefault="00352C51" w:rsidP="0020070B">
                        <w:del w:id="42" w:author="Norman Packard" w:date="2020-10-11T19:15:00Z">
                          <w:r w:rsidDel="00AD48E8">
                            <w:rPr>
                              <w:rFonts w:hAnsi="Calibri"/>
                              <w:color w:val="000000" w:themeColor="text1"/>
                              <w:kern w:val="24"/>
                              <w:sz w:val="36"/>
                              <w:szCs w:val="36"/>
                            </w:rPr>
                            <w:delText>D</w:delText>
                          </w:r>
                        </w:del>
                        <w:ins w:id="43" w:author="Norman Packard" w:date="2020-10-11T20:13:00Z">
                          <w:r>
                            <w:rPr>
                              <w:rFonts w:hAnsi="Calibri"/>
                              <w:color w:val="000000" w:themeColor="text1"/>
                              <w:kern w:val="24"/>
                              <w:sz w:val="36"/>
                              <w:szCs w:val="36"/>
                            </w:rPr>
                            <w:t>C</w:t>
                          </w:r>
                        </w:ins>
                      </w:p>
                    </w:txbxContent>
                  </v:textbox>
                  <w10:wrap type="topAndBottom"/>
                </v:shape>
              </w:pict>
            </mc:Fallback>
          </mc:AlternateContent>
        </w:r>
      </w:ins>
      <w:ins w:id="44" w:author="Norman Packard" w:date="2020-10-11T20:07:00Z">
        <w:r w:rsidRPr="0020070B">
          <w:rPr>
            <w:b/>
            <w:bCs/>
            <w:noProof/>
            <w:sz w:val="22"/>
            <w:szCs w:val="22"/>
          </w:rPr>
          <w:drawing>
            <wp:inline distT="0" distB="0" distL="0" distR="0" wp14:anchorId="3C8BA56F" wp14:editId="0E8B632B">
              <wp:extent cx="5727700" cy="1104900"/>
              <wp:effectExtent l="0" t="0" r="0" b="0"/>
              <wp:docPr id="13" name="Picture 1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drawing&#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700" cy="1104900"/>
                      </a:xfrm>
                      <a:prstGeom prst="rect">
                        <a:avLst/>
                      </a:prstGeom>
                      <a:noFill/>
                      <a:ln>
                        <a:noFill/>
                      </a:ln>
                    </pic:spPr>
                  </pic:pic>
                </a:graphicData>
              </a:graphic>
            </wp:inline>
          </w:drawing>
        </w:r>
      </w:ins>
    </w:p>
    <w:p w14:paraId="7175ACF1" w14:textId="28D894E2" w:rsidR="0020070B" w:rsidRPr="0020070B" w:rsidRDefault="0020070B" w:rsidP="0020070B">
      <w:pPr>
        <w:rPr>
          <w:ins w:id="45" w:author="Norman Packard" w:date="2020-10-11T20:07:00Z"/>
          <w:rFonts w:ascii="Times New Roman" w:eastAsia="Times New Roman" w:hAnsi="Times New Roman" w:cs="Times New Roman"/>
          <w:lang w:val="en-US" w:eastAsia="ja-JP"/>
        </w:rPr>
      </w:pPr>
      <w:ins w:id="46" w:author="Norman Packard" w:date="2020-10-11T20:07:00Z">
        <w:r w:rsidRPr="0020070B">
          <w:rPr>
            <w:b/>
            <w:bCs/>
            <w:noProof/>
            <w:sz w:val="22"/>
            <w:szCs w:val="22"/>
          </w:rPr>
          <w:drawing>
            <wp:inline distT="0" distB="0" distL="0" distR="0" wp14:anchorId="6456CFFB" wp14:editId="3E5DA03A">
              <wp:extent cx="5727700" cy="1104900"/>
              <wp:effectExtent l="0" t="0" r="0" b="0"/>
              <wp:docPr id="14" name="Picture 1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drawing&#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7700" cy="1104900"/>
                      </a:xfrm>
                      <a:prstGeom prst="rect">
                        <a:avLst/>
                      </a:prstGeom>
                      <a:noFill/>
                      <a:ln>
                        <a:noFill/>
                      </a:ln>
                    </pic:spPr>
                  </pic:pic>
                </a:graphicData>
              </a:graphic>
            </wp:inline>
          </w:drawing>
        </w:r>
      </w:ins>
    </w:p>
    <w:p w14:paraId="15D6D045" w14:textId="09879D5F" w:rsidR="0020070B" w:rsidRPr="0020070B" w:rsidRDefault="0020070B" w:rsidP="0020070B">
      <w:pPr>
        <w:rPr>
          <w:ins w:id="47" w:author="Norman Packard" w:date="2020-10-11T20:07:00Z"/>
          <w:rFonts w:ascii="Times New Roman" w:eastAsia="Times New Roman" w:hAnsi="Times New Roman" w:cs="Times New Roman"/>
          <w:lang w:val="en-US" w:eastAsia="ja-JP"/>
        </w:rPr>
      </w:pPr>
      <w:ins w:id="48" w:author="Norman Packard" w:date="2020-10-11T20:07:00Z">
        <w:r w:rsidRPr="0020070B">
          <w:rPr>
            <w:b/>
            <w:bCs/>
            <w:noProof/>
            <w:sz w:val="22"/>
            <w:szCs w:val="22"/>
          </w:rPr>
          <w:drawing>
            <wp:inline distT="0" distB="0" distL="0" distR="0" wp14:anchorId="21F38234" wp14:editId="534E9A70">
              <wp:extent cx="5727700" cy="1200785"/>
              <wp:effectExtent l="0" t="0" r="0" b="0"/>
              <wp:docPr id="15" name="Picture 15"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rawing&#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7700" cy="1200785"/>
                      </a:xfrm>
                      <a:prstGeom prst="rect">
                        <a:avLst/>
                      </a:prstGeom>
                      <a:noFill/>
                      <a:ln>
                        <a:noFill/>
                      </a:ln>
                    </pic:spPr>
                  </pic:pic>
                </a:graphicData>
              </a:graphic>
            </wp:inline>
          </w:drawing>
        </w:r>
      </w:ins>
    </w:p>
    <w:p w14:paraId="5AA00535" w14:textId="77777777" w:rsidR="00FA1A84" w:rsidRDefault="00FA1A84" w:rsidP="00582E88">
      <w:pPr>
        <w:jc w:val="both"/>
        <w:rPr>
          <w:b/>
          <w:bCs/>
          <w:sz w:val="22"/>
          <w:szCs w:val="22"/>
        </w:rPr>
      </w:pPr>
    </w:p>
    <w:p w14:paraId="485AE941" w14:textId="77777777" w:rsidR="0020070B" w:rsidRDefault="0020070B" w:rsidP="00582E88">
      <w:pPr>
        <w:jc w:val="both"/>
        <w:rPr>
          <w:ins w:id="49" w:author="Norman Packard" w:date="2020-10-11T20:07:00Z"/>
          <w:b/>
          <w:bCs/>
          <w:sz w:val="22"/>
          <w:szCs w:val="22"/>
        </w:rPr>
      </w:pPr>
    </w:p>
    <w:p w14:paraId="1398837E" w14:textId="77777777" w:rsidR="0020070B" w:rsidRDefault="0020070B" w:rsidP="00582E88">
      <w:pPr>
        <w:jc w:val="both"/>
        <w:rPr>
          <w:ins w:id="50" w:author="Norman Packard" w:date="2020-10-11T20:07:00Z"/>
          <w:b/>
          <w:bCs/>
          <w:sz w:val="22"/>
          <w:szCs w:val="22"/>
        </w:rPr>
      </w:pPr>
    </w:p>
    <w:p w14:paraId="01B098F4" w14:textId="354873ED" w:rsidR="00CA24E5" w:rsidRDefault="00FA1A84" w:rsidP="00582E88">
      <w:pPr>
        <w:jc w:val="both"/>
        <w:rPr>
          <w:noProof/>
        </w:rPr>
      </w:pPr>
      <w:r w:rsidRPr="00B05583">
        <w:rPr>
          <w:b/>
          <w:bCs/>
          <w:sz w:val="22"/>
          <w:szCs w:val="22"/>
        </w:rPr>
        <w:t>Fig.</w:t>
      </w:r>
      <w:r>
        <w:rPr>
          <w:b/>
          <w:bCs/>
          <w:sz w:val="22"/>
          <w:szCs w:val="22"/>
        </w:rPr>
        <w:t xml:space="preserve">3 </w:t>
      </w:r>
      <w:del w:id="51" w:author="Norman Packard" w:date="2020-10-11T20:14:00Z">
        <w:r w:rsidDel="0020070B">
          <w:rPr>
            <w:b/>
            <w:bCs/>
            <w:sz w:val="22"/>
            <w:szCs w:val="22"/>
          </w:rPr>
          <w:delText xml:space="preserve">[new] </w:delText>
        </w:r>
        <w:r w:rsidRPr="00B05583" w:rsidDel="0020070B">
          <w:rPr>
            <w:b/>
            <w:bCs/>
            <w:sz w:val="22"/>
            <w:szCs w:val="22"/>
          </w:rPr>
          <w:delText xml:space="preserve"> </w:delText>
        </w:r>
        <w:r w:rsidR="009C74B5" w:rsidDel="0020070B">
          <w:delText xml:space="preserve">Probably this figure (at least A-C) gets replaced by the consensus clustering picture? </w:delText>
        </w:r>
      </w:del>
      <w:r w:rsidR="00F1292F">
        <w:rPr>
          <w:b/>
          <w:bCs/>
          <w:sz w:val="22"/>
          <w:szCs w:val="22"/>
        </w:rPr>
        <w:t>A</w:t>
      </w:r>
      <w:r w:rsidRPr="00E32672">
        <w:rPr>
          <w:b/>
          <w:bCs/>
          <w:sz w:val="22"/>
          <w:szCs w:val="22"/>
        </w:rPr>
        <w:t>.</w:t>
      </w:r>
      <w:r>
        <w:rPr>
          <w:sz w:val="22"/>
          <w:szCs w:val="22"/>
        </w:rPr>
        <w:t xml:space="preserve"> Clusters were obtained by </w:t>
      </w:r>
      <w:ins w:id="52" w:author="Norman Packard" w:date="2020-10-11T20:14:00Z">
        <w:r w:rsidR="0020070B">
          <w:rPr>
            <w:sz w:val="22"/>
            <w:szCs w:val="22"/>
          </w:rPr>
          <w:t xml:space="preserve">first </w:t>
        </w:r>
      </w:ins>
      <w:r>
        <w:rPr>
          <w:sz w:val="22"/>
          <w:szCs w:val="22"/>
        </w:rPr>
        <w:t xml:space="preserve">projecting the data onto 10 </w:t>
      </w:r>
      <w:r w:rsidRPr="00B07D82">
        <w:rPr>
          <w:sz w:val="22"/>
          <w:szCs w:val="22"/>
        </w:rPr>
        <w:t>principal</w:t>
      </w:r>
      <w:r>
        <w:rPr>
          <w:sz w:val="22"/>
          <w:szCs w:val="22"/>
        </w:rPr>
        <w:t xml:space="preserve"> components from the collection of time series for each country</w:t>
      </w:r>
      <w:r w:rsidR="00F1292F">
        <w:rPr>
          <w:sz w:val="22"/>
          <w:szCs w:val="22"/>
        </w:rPr>
        <w:t xml:space="preserve">.  </w:t>
      </w:r>
      <w:r w:rsidRPr="00B07D82">
        <w:rPr>
          <w:sz w:val="22"/>
          <w:szCs w:val="22"/>
        </w:rPr>
        <w:t>The</w:t>
      </w:r>
      <w:r>
        <w:rPr>
          <w:sz w:val="22"/>
          <w:szCs w:val="22"/>
        </w:rPr>
        <w:t xml:space="preserve"> 10 principal components found in the analysis</w:t>
      </w:r>
      <w:r w:rsidR="00F1292F">
        <w:rPr>
          <w:sz w:val="22"/>
          <w:szCs w:val="22"/>
        </w:rPr>
        <w:t xml:space="preserve"> are shown</w:t>
      </w:r>
      <w:r>
        <w:rPr>
          <w:sz w:val="22"/>
          <w:szCs w:val="22"/>
        </w:rPr>
        <w:t xml:space="preserve"> for the deaths (in black) and for various testing corrections to the confirmed case data.</w:t>
      </w:r>
      <w:ins w:id="53" w:author="Norman Packard" w:date="2020-10-11T20:15:00Z">
        <w:r w:rsidR="0020070B">
          <w:rPr>
            <w:sz w:val="22"/>
            <w:szCs w:val="22"/>
          </w:rPr>
          <w:t xml:space="preserve">  Note that the first seven princip</w:t>
        </w:r>
      </w:ins>
      <w:ins w:id="54" w:author="Norman Packard" w:date="2020-10-11T20:18:00Z">
        <w:r w:rsidR="005D649F">
          <w:rPr>
            <w:sz w:val="22"/>
            <w:szCs w:val="22"/>
          </w:rPr>
          <w:t>al</w:t>
        </w:r>
      </w:ins>
      <w:ins w:id="55" w:author="Norman Packard" w:date="2020-10-11T20:15:00Z">
        <w:r w:rsidR="0020070B">
          <w:rPr>
            <w:sz w:val="22"/>
            <w:szCs w:val="22"/>
          </w:rPr>
          <w:t xml:space="preserve"> components are essentially identical, to within a sign change.</w:t>
        </w:r>
      </w:ins>
      <w:r w:rsidR="00F1292F">
        <w:rPr>
          <w:sz w:val="22"/>
          <w:szCs w:val="22"/>
        </w:rPr>
        <w:t xml:space="preserve">  </w:t>
      </w:r>
      <w:r w:rsidR="00F1292F" w:rsidRPr="009C74B5">
        <w:rPr>
          <w:b/>
          <w:bCs/>
          <w:sz w:val="22"/>
          <w:szCs w:val="22"/>
        </w:rPr>
        <w:t>B</w:t>
      </w:r>
      <w:r w:rsidR="00F1292F">
        <w:rPr>
          <w:sz w:val="22"/>
          <w:szCs w:val="22"/>
        </w:rPr>
        <w:t xml:space="preserve">. the FPCA components are further projected from the 10 to a two-dimensional representation using </w:t>
      </w:r>
      <w:proofErr w:type="spellStart"/>
      <w:r w:rsidR="00F1292F">
        <w:rPr>
          <w:i/>
          <w:iCs/>
          <w:sz w:val="22"/>
          <w:szCs w:val="22"/>
        </w:rPr>
        <w:t>umap</w:t>
      </w:r>
      <w:proofErr w:type="spellEnd"/>
      <w:r w:rsidR="00F1292F">
        <w:rPr>
          <w:sz w:val="22"/>
          <w:szCs w:val="22"/>
        </w:rPr>
        <w:t xml:space="preserve">, a “uniform manifold approximation and projection” algorithm for dimension reduction. </w:t>
      </w:r>
      <w:r w:rsidR="00F1292F">
        <w:rPr>
          <w:b/>
          <w:bCs/>
          <w:sz w:val="22"/>
          <w:szCs w:val="22"/>
        </w:rPr>
        <w:t>C.</w:t>
      </w:r>
      <w:r w:rsidR="00CE2D64">
        <w:rPr>
          <w:sz w:val="22"/>
          <w:szCs w:val="22"/>
        </w:rPr>
        <w:t xml:space="preserve">  Distributional superposition of all country profiles, with middle deciles </w:t>
      </w:r>
      <w:proofErr w:type="spellStart"/>
      <w:r w:rsidR="00CE2D64">
        <w:rPr>
          <w:sz w:val="22"/>
          <w:szCs w:val="22"/>
        </w:rPr>
        <w:t>colored</w:t>
      </w:r>
      <w:proofErr w:type="spellEnd"/>
      <w:r w:rsidR="00CE2D64">
        <w:rPr>
          <w:sz w:val="22"/>
          <w:szCs w:val="22"/>
        </w:rPr>
        <w:t xml:space="preserve"> in red and green, outer deciles </w:t>
      </w:r>
      <w:proofErr w:type="spellStart"/>
      <w:r w:rsidR="00CE2D64">
        <w:rPr>
          <w:sz w:val="22"/>
          <w:szCs w:val="22"/>
        </w:rPr>
        <w:t>colored</w:t>
      </w:r>
      <w:proofErr w:type="spellEnd"/>
      <w:r w:rsidR="00CE2D64">
        <w:rPr>
          <w:sz w:val="22"/>
          <w:szCs w:val="22"/>
        </w:rPr>
        <w:t xml:space="preserve"> in shades of </w:t>
      </w:r>
      <w:proofErr w:type="spellStart"/>
      <w:r w:rsidR="00CE2D64">
        <w:rPr>
          <w:sz w:val="22"/>
          <w:szCs w:val="22"/>
        </w:rPr>
        <w:t>gray</w:t>
      </w:r>
      <w:proofErr w:type="spellEnd"/>
      <w:ins w:id="56" w:author="Norman Packard" w:date="2020-10-11T20:13:00Z">
        <w:r w:rsidR="0020070B">
          <w:rPr>
            <w:sz w:val="22"/>
            <w:szCs w:val="22"/>
          </w:rPr>
          <w:t xml:space="preserve">, for </w:t>
        </w:r>
      </w:ins>
      <w:ins w:id="57" w:author="Norman Packard" w:date="2020-10-11T20:14:00Z">
        <w:r w:rsidR="0020070B">
          <w:rPr>
            <w:sz w:val="22"/>
            <w:szCs w:val="22"/>
          </w:rPr>
          <w:t>deaths, cases, and test-adjusted cases</w:t>
        </w:r>
      </w:ins>
      <w:ins w:id="58" w:author="Norman Packard" w:date="2020-10-11T22:51:00Z">
        <w:r w:rsidR="0023072A">
          <w:rPr>
            <w:sz w:val="22"/>
            <w:szCs w:val="22"/>
          </w:rPr>
          <w:t xml:space="preserve"> for each class of the</w:t>
        </w:r>
      </w:ins>
      <w:ins w:id="59" w:author="Norman Packard" w:date="2020-10-11T22:52:00Z">
        <w:r w:rsidR="0023072A">
          <w:rPr>
            <w:sz w:val="22"/>
            <w:szCs w:val="22"/>
          </w:rPr>
          <w:t xml:space="preserve"> consensus clustering</w:t>
        </w:r>
      </w:ins>
      <w:ins w:id="60" w:author="Norman Packard" w:date="2020-10-11T20:14:00Z">
        <w:r w:rsidR="0020070B">
          <w:rPr>
            <w:sz w:val="22"/>
            <w:szCs w:val="22"/>
          </w:rPr>
          <w:t>.</w:t>
        </w:r>
      </w:ins>
      <w:del w:id="61" w:author="Norman Packard" w:date="2020-10-11T20:13:00Z">
        <w:r w:rsidR="00CE2D64" w:rsidDel="0020070B">
          <w:rPr>
            <w:sz w:val="22"/>
            <w:szCs w:val="22"/>
          </w:rPr>
          <w:delText>.</w:delText>
        </w:r>
      </w:del>
      <w:r w:rsidR="00CA24E5">
        <w:rPr>
          <w:noProof/>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ins w:id="62"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ins w:id="63" w:author="Norman Packard" w:date="2020-10-10T22:24:00Z">
                <w:rPr>
                  <w:rFonts w:ascii="Cambria Math" w:hAnsi="Cambria Math"/>
                  <w:i/>
                  <w:sz w:val="22"/>
                  <w:szCs w:val="22"/>
                </w:rPr>
              </w:ins>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ins w:id="64" w:author="Norman Packard" w:date="2020-10-10T22:24:00Z">
                <w:rPr>
                  <w:rFonts w:ascii="Cambria Math" w:eastAsiaTheme="minorEastAsia" w:hAnsi="Cambria Math"/>
                  <w:i/>
                  <w:iCs/>
                  <w:sz w:val="22"/>
                  <w:szCs w:val="22"/>
                </w:rPr>
              </w:ins>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ins w:id="65" w:author="Norman Packard" w:date="2020-10-10T22:24:00Z">
                <w:rPr>
                  <w:rFonts w:ascii="Cambria Math" w:hAnsi="Cambria Math"/>
                  <w:i/>
                  <w:sz w:val="22"/>
                  <w:szCs w:val="22"/>
                </w:rPr>
              </w:ins>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ins w:id="66"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ins w:id="67"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ins w:id="68"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5B1D85B5" w:rsidR="001508F4" w:rsidRDefault="001508F4" w:rsidP="00D509E0">
      <w:pPr>
        <w:pStyle w:val="Heading1"/>
      </w:pPr>
      <w:r>
        <w:lastRenderedPageBreak/>
        <w:t>Supplementary Material</w:t>
      </w:r>
    </w:p>
    <w:p w14:paraId="169F607A" w14:textId="7B44D520" w:rsidR="0024554E" w:rsidRDefault="0024554E" w:rsidP="0024554E"/>
    <w:p w14:paraId="1AB11E4B" w14:textId="258848CB" w:rsidR="0024554E" w:rsidRDefault="0024554E" w:rsidP="0024554E">
      <w:pPr>
        <w:pStyle w:val="Heading2"/>
      </w:pPr>
      <w:r>
        <w:t>Data</w:t>
      </w:r>
    </w:p>
    <w:p w14:paraId="5A140E22" w14:textId="77777777" w:rsidR="0024554E" w:rsidRDefault="0024554E" w:rsidP="0024554E">
      <w:pPr>
        <w:jc w:val="both"/>
      </w:pPr>
    </w:p>
    <w:p w14:paraId="18010A4A" w14:textId="75838ACC" w:rsidR="0024554E" w:rsidRDefault="003A0EFF" w:rsidP="0024554E">
      <w:pPr>
        <w:jc w:val="both"/>
        <w:rPr>
          <w:b/>
          <w:bCs/>
        </w:rPr>
      </w:pPr>
      <w:r>
        <w:rPr>
          <w:b/>
          <w:bCs/>
        </w:rPr>
        <w:t>Data sources</w:t>
      </w:r>
    </w:p>
    <w:p w14:paraId="52709AD6" w14:textId="1C4A4059" w:rsidR="003A0EFF" w:rsidRDefault="003A0EFF" w:rsidP="0024554E">
      <w:pPr>
        <w:jc w:val="both"/>
        <w:rPr>
          <w:b/>
          <w:bCs/>
        </w:rPr>
      </w:pPr>
    </w:p>
    <w:p w14:paraId="1D4EC4A7" w14:textId="77777777" w:rsidR="007C5044" w:rsidRDefault="007C5044" w:rsidP="007C5044">
      <w:pPr>
        <w:jc w:val="both"/>
      </w:pPr>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JHU) </w:t>
      </w:r>
      <w:r>
        <w:fldChar w:fldCharType="begin"/>
      </w:r>
      <w:r>
        <w:instrText xml:space="preserve"> ADDIN EN.CITE &lt;EndNote&gt;&lt;Cite&gt;&lt;RecNum&gt;5&lt;/RecNum&gt;&lt;DisplayText&gt;[42]&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fldChar w:fldCharType="separate"/>
      </w:r>
      <w:r>
        <w:rPr>
          <w:noProof/>
        </w:rPr>
        <w:t>[42]</w:t>
      </w:r>
      <w:r>
        <w:fldChar w:fldCharType="end"/>
      </w:r>
      <w:r>
        <w:t xml:space="preserve"> and by the University of Oxford maintained site Our World in Data (OWID) </w:t>
      </w:r>
      <w:r>
        <w:fldChar w:fldCharType="begin"/>
      </w:r>
      <w:r>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Pr>
          <w:noProof/>
        </w:rPr>
        <w:t>[43]</w:t>
      </w:r>
      <w:r>
        <w:fldChar w:fldCharType="end"/>
      </w:r>
      <w:r>
        <w:t xml:space="preserve">. We employ recent population numbers (assumed constant during 2020) as well as testing data  for countries  from the OWID compilation. Although the deaths data is generally more reliable, the confirmed case data provides additional important insight into the course of the epidemic, but one that requires a more careful treatment since it is more dependent on the amount, strategy and quality of testing in the different countries. Common problems with the data ar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t>on a daily basis</w:t>
      </w:r>
      <w:proofErr w:type="gramEnd"/>
      <w:r>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p>
    <w:p w14:paraId="71DAF2B6" w14:textId="77777777" w:rsidR="007C5044" w:rsidRDefault="007C5044" w:rsidP="007C5044">
      <w:pPr>
        <w:jc w:val="both"/>
      </w:pPr>
    </w:p>
    <w:p w14:paraId="779E2B39" w14:textId="77777777" w:rsidR="007C5044" w:rsidRDefault="007C5044" w:rsidP="007C5044">
      <w:pPr>
        <w:jc w:val="both"/>
      </w:pPr>
      <w:r>
        <w:t xml:space="preserve">Our procedure for processing the data is detailed in Table S4. </w:t>
      </w:r>
    </w:p>
    <w:p w14:paraId="679369CD" w14:textId="77777777" w:rsidR="007C5044" w:rsidRDefault="007C5044" w:rsidP="0024554E">
      <w:pPr>
        <w:jc w:val="both"/>
        <w:rPr>
          <w:b/>
          <w:bCs/>
        </w:rPr>
      </w:pPr>
    </w:p>
    <w:p w14:paraId="7AF47D37" w14:textId="6CD28F5A" w:rsidR="0024554E" w:rsidRDefault="0024554E" w:rsidP="0024554E">
      <w:pPr>
        <w:jc w:val="both"/>
      </w:pPr>
    </w:p>
    <w:tbl>
      <w:tblPr>
        <w:tblStyle w:val="TableGrid"/>
        <w:tblW w:w="0" w:type="auto"/>
        <w:tblLook w:val="04A0" w:firstRow="1" w:lastRow="0" w:firstColumn="1" w:lastColumn="0" w:noHBand="0" w:noVBand="1"/>
      </w:tblPr>
      <w:tblGrid>
        <w:gridCol w:w="3681"/>
        <w:gridCol w:w="1843"/>
        <w:gridCol w:w="3402"/>
      </w:tblGrid>
      <w:tr w:rsidR="0024554E" w14:paraId="749D7DB8" w14:textId="77777777" w:rsidTr="006E68C6">
        <w:tc>
          <w:tcPr>
            <w:tcW w:w="3681" w:type="dxa"/>
          </w:tcPr>
          <w:p w14:paraId="10749A00" w14:textId="77777777" w:rsidR="0024554E" w:rsidRPr="002C4E62" w:rsidRDefault="0024554E" w:rsidP="006E68C6">
            <w:pPr>
              <w:rPr>
                <w:b/>
                <w:bCs/>
              </w:rPr>
            </w:pPr>
            <w:r>
              <w:rPr>
                <w:b/>
                <w:bCs/>
              </w:rPr>
              <w:t>Main c</w:t>
            </w:r>
            <w:r w:rsidRPr="002C4E62">
              <w:rPr>
                <w:b/>
                <w:bCs/>
              </w:rPr>
              <w:t>ountry specific data</w:t>
            </w:r>
            <w:r>
              <w:rPr>
                <w:b/>
                <w:bCs/>
              </w:rPr>
              <w:t xml:space="preserve"> used</w:t>
            </w:r>
          </w:p>
        </w:tc>
        <w:tc>
          <w:tcPr>
            <w:tcW w:w="1843" w:type="dxa"/>
          </w:tcPr>
          <w:p w14:paraId="64449E95" w14:textId="77777777" w:rsidR="0024554E" w:rsidRPr="002C4E62" w:rsidRDefault="0024554E" w:rsidP="006E68C6">
            <w:pPr>
              <w:rPr>
                <w:b/>
                <w:bCs/>
              </w:rPr>
            </w:pPr>
            <w:r w:rsidRPr="002C4E62">
              <w:rPr>
                <w:b/>
                <w:bCs/>
              </w:rPr>
              <w:t>JHU</w:t>
            </w:r>
          </w:p>
        </w:tc>
        <w:tc>
          <w:tcPr>
            <w:tcW w:w="3402" w:type="dxa"/>
          </w:tcPr>
          <w:p w14:paraId="378496E4" w14:textId="77777777" w:rsidR="0024554E" w:rsidRPr="002C4E62" w:rsidRDefault="0024554E" w:rsidP="006E68C6">
            <w:pPr>
              <w:rPr>
                <w:b/>
                <w:bCs/>
              </w:rPr>
            </w:pPr>
            <w:r w:rsidRPr="002C4E62">
              <w:rPr>
                <w:b/>
                <w:bCs/>
              </w:rPr>
              <w:t>OWID</w:t>
            </w:r>
          </w:p>
        </w:tc>
      </w:tr>
      <w:tr w:rsidR="0024554E" w14:paraId="31E742F3" w14:textId="77777777" w:rsidTr="006E68C6">
        <w:tc>
          <w:tcPr>
            <w:tcW w:w="3681" w:type="dxa"/>
          </w:tcPr>
          <w:p w14:paraId="58ECF454" w14:textId="77777777" w:rsidR="0024554E" w:rsidRDefault="0024554E" w:rsidP="006E68C6">
            <w:r>
              <w:t xml:space="preserve">Covid-19 deaths from </w:t>
            </w:r>
          </w:p>
        </w:tc>
        <w:tc>
          <w:tcPr>
            <w:tcW w:w="1843" w:type="dxa"/>
          </w:tcPr>
          <w:p w14:paraId="1566175B" w14:textId="77777777" w:rsidR="0024554E" w:rsidRDefault="0024554E" w:rsidP="006E68C6">
            <w:proofErr w:type="spellStart"/>
            <w:r>
              <w:t>deaths_jhu</w:t>
            </w:r>
            <w:proofErr w:type="spellEnd"/>
          </w:p>
        </w:tc>
        <w:tc>
          <w:tcPr>
            <w:tcW w:w="3402" w:type="dxa"/>
          </w:tcPr>
          <w:p w14:paraId="089AB390" w14:textId="77777777" w:rsidR="0024554E" w:rsidRDefault="0024554E" w:rsidP="006E68C6">
            <w:proofErr w:type="spellStart"/>
            <w:r>
              <w:t>deaths_owid</w:t>
            </w:r>
            <w:proofErr w:type="spellEnd"/>
          </w:p>
        </w:tc>
      </w:tr>
      <w:tr w:rsidR="0024554E" w14:paraId="05D9FB77" w14:textId="77777777" w:rsidTr="006E68C6">
        <w:tc>
          <w:tcPr>
            <w:tcW w:w="3681" w:type="dxa"/>
          </w:tcPr>
          <w:p w14:paraId="1000417E" w14:textId="77777777" w:rsidR="0024554E" w:rsidRDefault="0024554E" w:rsidP="006E68C6">
            <w:r>
              <w:t xml:space="preserve">Confirmed cases </w:t>
            </w:r>
          </w:p>
        </w:tc>
        <w:tc>
          <w:tcPr>
            <w:tcW w:w="1843" w:type="dxa"/>
          </w:tcPr>
          <w:p w14:paraId="74DD30BF" w14:textId="77777777" w:rsidR="0024554E" w:rsidRDefault="0024554E" w:rsidP="006E68C6">
            <w:proofErr w:type="spellStart"/>
            <w:r>
              <w:t>confirmed_jhu</w:t>
            </w:r>
            <w:proofErr w:type="spellEnd"/>
          </w:p>
        </w:tc>
        <w:tc>
          <w:tcPr>
            <w:tcW w:w="3402" w:type="dxa"/>
          </w:tcPr>
          <w:p w14:paraId="64A41582" w14:textId="77777777" w:rsidR="0024554E" w:rsidRDefault="0024554E" w:rsidP="006E68C6">
            <w:proofErr w:type="spellStart"/>
            <w:r>
              <w:t>confirmed_owid</w:t>
            </w:r>
            <w:proofErr w:type="spellEnd"/>
          </w:p>
        </w:tc>
      </w:tr>
      <w:tr w:rsidR="0024554E" w14:paraId="59239C25" w14:textId="77777777" w:rsidTr="006E68C6">
        <w:tc>
          <w:tcPr>
            <w:tcW w:w="3681" w:type="dxa"/>
          </w:tcPr>
          <w:p w14:paraId="1690B28A" w14:textId="77777777" w:rsidR="0024554E" w:rsidRDefault="0024554E" w:rsidP="006E68C6">
            <w:r>
              <w:t>Population size at end of series</w:t>
            </w:r>
          </w:p>
        </w:tc>
        <w:tc>
          <w:tcPr>
            <w:tcW w:w="1843" w:type="dxa"/>
          </w:tcPr>
          <w:p w14:paraId="481E1559" w14:textId="77777777" w:rsidR="0024554E" w:rsidRDefault="0024554E" w:rsidP="006E68C6"/>
        </w:tc>
        <w:tc>
          <w:tcPr>
            <w:tcW w:w="3402" w:type="dxa"/>
          </w:tcPr>
          <w:p w14:paraId="4525E088" w14:textId="77777777" w:rsidR="0024554E" w:rsidRDefault="0024554E" w:rsidP="006E68C6">
            <w:r>
              <w:t>population</w:t>
            </w:r>
          </w:p>
        </w:tc>
      </w:tr>
      <w:tr w:rsidR="0024554E" w14:paraId="78C67E8E" w14:textId="77777777" w:rsidTr="006E68C6">
        <w:tc>
          <w:tcPr>
            <w:tcW w:w="3681" w:type="dxa"/>
          </w:tcPr>
          <w:p w14:paraId="462A1002" w14:textId="77777777" w:rsidR="0024554E" w:rsidRDefault="0024554E" w:rsidP="006E68C6">
            <w:r>
              <w:t>Covid-19 tests per million people</w:t>
            </w:r>
          </w:p>
        </w:tc>
        <w:tc>
          <w:tcPr>
            <w:tcW w:w="1843" w:type="dxa"/>
          </w:tcPr>
          <w:p w14:paraId="56B4EB07" w14:textId="77777777" w:rsidR="0024554E" w:rsidRDefault="0024554E" w:rsidP="006E68C6"/>
        </w:tc>
        <w:tc>
          <w:tcPr>
            <w:tcW w:w="3402" w:type="dxa"/>
          </w:tcPr>
          <w:p w14:paraId="75A93E43" w14:textId="77777777" w:rsidR="0024554E" w:rsidRDefault="0024554E" w:rsidP="006E68C6">
            <w:r>
              <w:t>testing</w:t>
            </w:r>
          </w:p>
        </w:tc>
      </w:tr>
      <w:tr w:rsidR="0024554E" w14:paraId="3843EEA9" w14:textId="77777777" w:rsidTr="006E68C6">
        <w:tc>
          <w:tcPr>
            <w:tcW w:w="3681" w:type="dxa"/>
          </w:tcPr>
          <w:p w14:paraId="71F21547" w14:textId="77777777" w:rsidR="0024554E" w:rsidRDefault="0024554E" w:rsidP="006E68C6">
            <w:r>
              <w:t>Stringency of measures</w:t>
            </w:r>
          </w:p>
        </w:tc>
        <w:tc>
          <w:tcPr>
            <w:tcW w:w="1843" w:type="dxa"/>
          </w:tcPr>
          <w:p w14:paraId="6F274332" w14:textId="77777777" w:rsidR="0024554E" w:rsidRDefault="0024554E" w:rsidP="006E68C6"/>
        </w:tc>
        <w:tc>
          <w:tcPr>
            <w:tcW w:w="3402" w:type="dxa"/>
          </w:tcPr>
          <w:p w14:paraId="5049BF7D" w14:textId="77777777" w:rsidR="0024554E" w:rsidRDefault="0024554E" w:rsidP="006E68C6">
            <w:r>
              <w:t>stringency</w:t>
            </w:r>
          </w:p>
        </w:tc>
      </w:tr>
      <w:tr w:rsidR="0024554E" w14:paraId="40480BB7" w14:textId="77777777" w:rsidTr="006E68C6">
        <w:tc>
          <w:tcPr>
            <w:tcW w:w="3681" w:type="dxa"/>
          </w:tcPr>
          <w:p w14:paraId="2127917A" w14:textId="77777777" w:rsidR="0024554E" w:rsidRDefault="0024554E" w:rsidP="006E68C6">
            <w:r>
              <w:t xml:space="preserve">Other country indicators </w:t>
            </w:r>
          </w:p>
        </w:tc>
        <w:tc>
          <w:tcPr>
            <w:tcW w:w="1843" w:type="dxa"/>
          </w:tcPr>
          <w:p w14:paraId="0604C51F" w14:textId="77777777" w:rsidR="0024554E" w:rsidRDefault="0024554E" w:rsidP="006E68C6"/>
        </w:tc>
        <w:tc>
          <w:tcPr>
            <w:tcW w:w="3402" w:type="dxa"/>
          </w:tcPr>
          <w:p w14:paraId="000AFAE6" w14:textId="77777777" w:rsidR="0024554E" w:rsidRDefault="0024554E" w:rsidP="006E68C6">
            <w:proofErr w:type="spellStart"/>
            <w:r>
              <w:t>population_density</w:t>
            </w:r>
            <w:proofErr w:type="spellEnd"/>
          </w:p>
        </w:tc>
      </w:tr>
      <w:tr w:rsidR="0024554E" w14:paraId="701C46A6" w14:textId="77777777" w:rsidTr="006E68C6">
        <w:tc>
          <w:tcPr>
            <w:tcW w:w="3681" w:type="dxa"/>
          </w:tcPr>
          <w:p w14:paraId="26F6543C" w14:textId="77777777" w:rsidR="0024554E" w:rsidRDefault="0024554E" w:rsidP="006E68C6"/>
        </w:tc>
        <w:tc>
          <w:tcPr>
            <w:tcW w:w="1843" w:type="dxa"/>
          </w:tcPr>
          <w:p w14:paraId="530A405C" w14:textId="77777777" w:rsidR="0024554E" w:rsidRDefault="0024554E" w:rsidP="006E68C6"/>
        </w:tc>
        <w:tc>
          <w:tcPr>
            <w:tcW w:w="3402" w:type="dxa"/>
          </w:tcPr>
          <w:p w14:paraId="4B53FCF6" w14:textId="77777777" w:rsidR="0024554E" w:rsidRDefault="0024554E" w:rsidP="006E68C6">
            <w:proofErr w:type="spellStart"/>
            <w:r>
              <w:t>gdp_per_capita</w:t>
            </w:r>
            <w:proofErr w:type="spellEnd"/>
          </w:p>
        </w:tc>
      </w:tr>
    </w:tbl>
    <w:p w14:paraId="07CF53FB" w14:textId="418E30DA" w:rsidR="0024554E" w:rsidRDefault="0024554E" w:rsidP="0024554E"/>
    <w:p w14:paraId="06F4F8C9" w14:textId="7EF8E579" w:rsidR="007C5044" w:rsidRDefault="007C5044" w:rsidP="0024554E"/>
    <w:p w14:paraId="2D88447A" w14:textId="77777777" w:rsidR="007C5044" w:rsidRDefault="007C5044" w:rsidP="0024554E"/>
    <w:p w14:paraId="3A348FEC" w14:textId="3DB76446" w:rsidR="003A0EFF" w:rsidRPr="009C74B5" w:rsidRDefault="003A0EFF" w:rsidP="0024554E">
      <w:pPr>
        <w:jc w:val="both"/>
        <w:rPr>
          <w:b/>
          <w:bCs/>
        </w:rPr>
      </w:pPr>
      <w:r>
        <w:rPr>
          <w:b/>
          <w:bCs/>
        </w:rPr>
        <w:t xml:space="preserve">Data cleaning and </w:t>
      </w:r>
      <w:r w:rsidR="00AF0ADB">
        <w:rPr>
          <w:b/>
          <w:bCs/>
        </w:rPr>
        <w:t>smoothing</w:t>
      </w:r>
    </w:p>
    <w:p w14:paraId="56183608" w14:textId="77777777" w:rsidR="003A0EFF" w:rsidRDefault="003A0EFF" w:rsidP="0024554E">
      <w:pPr>
        <w:jc w:val="both"/>
      </w:pPr>
    </w:p>
    <w:p w14:paraId="37D57975" w14:textId="44E5AD42" w:rsidR="0024554E" w:rsidRDefault="0024554E" w:rsidP="0024554E">
      <w:pPr>
        <w:jc w:val="both"/>
      </w:pPr>
      <w:r>
        <w:t xml:space="preserve">The time series data were restricted to a common starting point (JHU data starts 22 days later) and realigned by one day, to remove the main temporal offsets in reporting, deleting the last </w:t>
      </w:r>
      <w:r>
        <w:lastRenderedPageBreak/>
        <w:t>day of the JHU data so that the time series are the same length. The end point of the analysis for the paper was set as Friday Oct 9</w:t>
      </w:r>
      <w:r w:rsidRPr="002F4B8E">
        <w:rPr>
          <w:vertAlign w:val="superscript"/>
        </w:rPr>
        <w:t>th</w:t>
      </w:r>
      <w:proofErr w:type="gramStart"/>
      <w:r>
        <w:t xml:space="preserve"> 2020</w:t>
      </w:r>
      <w:proofErr w:type="gramEnd"/>
      <w:r>
        <w:t>.</w:t>
      </w:r>
    </w:p>
    <w:p w14:paraId="13A15CF7" w14:textId="77777777" w:rsidR="0024554E" w:rsidRDefault="0024554E" w:rsidP="0024554E">
      <w:pPr>
        <w:jc w:val="both"/>
      </w:pPr>
    </w:p>
    <w:p w14:paraId="307832F1" w14:textId="77777777" w:rsidR="0024554E" w:rsidRDefault="0024554E" w:rsidP="0024554E">
      <w:pPr>
        <w:jc w:val="both"/>
      </w:pPr>
      <w:r>
        <w:t xml:space="preserve">The countries covered by the two databases are different. The JHU data set has state and regionally resolved information for some countries like Australia, Canada, China, Denmark, France, Netherlands and United Kingdom (with the USA resolved at state level in a separate fil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cumulative deaths recorded and a minimum daily death rate of 0.5 per day per million inhabitants (this would be 1 death per day for a country with 2 million inhabitants). As of </w:t>
      </w:r>
      <w:proofErr w:type="gramStart"/>
      <w:r>
        <w:t>October 9</w:t>
      </w:r>
      <w:r w:rsidRPr="005A194B">
        <w:rPr>
          <w:vertAlign w:val="superscript"/>
        </w:rPr>
        <w:t>th</w:t>
      </w:r>
      <w:proofErr w:type="gramEnd"/>
      <w:r>
        <w:t xml:space="preserve"> there were 81 countries with such larger epidemics.</w:t>
      </w:r>
    </w:p>
    <w:p w14:paraId="0E471EC5" w14:textId="77777777" w:rsidR="0024554E" w:rsidRDefault="0024554E" w:rsidP="0024554E">
      <w:pPr>
        <w:jc w:val="both"/>
      </w:pPr>
    </w:p>
    <w:p w14:paraId="59742F86" w14:textId="77777777" w:rsidR="0024554E" w:rsidRDefault="0024554E" w:rsidP="0024554E">
      <w:pPr>
        <w:jc w:val="both"/>
      </w:pPr>
      <w:r>
        <w:t>The data were then processed for reporting backlogs/corrections and weekly periodicities. The weekly periodicity (stemming from weekly work patterns) were smoothed as is standard using a rolling 7-day average. Significant reporting backlogs/corrections were recognized as departures of more than 2</w:t>
      </w:r>
      <m:oMath>
        <m:r>
          <w:rPr>
            <w:rFonts w:ascii="Cambria Math" w:hAnsi="Cambria Math"/>
          </w:rPr>
          <m:t>σ</m:t>
        </m:r>
      </m:oMath>
      <w:r>
        <w:t xml:space="preserve"> from the mean for the unsmoothed data of the last 7 days or more than </w:t>
      </w:r>
      <m:oMath>
        <m:f>
          <m:fPr>
            <m:ctrlPr>
              <w:ins w:id="69" w:author="Norman Packard" w:date="2020-10-10T22:24:00Z">
                <w:rPr>
                  <w:rFonts w:ascii="Cambria Math" w:hAnsi="Cambria Math"/>
                  <w:i/>
                </w:rPr>
              </w:ins>
            </m:ctrlPr>
          </m:fPr>
          <m:num>
            <m:r>
              <w:rPr>
                <w:rFonts w:ascii="Cambria Math" w:hAnsi="Cambria Math"/>
              </w:rPr>
              <m:t>2</m:t>
            </m:r>
          </m:num>
          <m:den>
            <m:r>
              <w:rPr>
                <w:rFonts w:ascii="Cambria Math" w:hAnsi="Cambria Math"/>
              </w:rPr>
              <m:t>7</m:t>
            </m:r>
          </m:den>
        </m:f>
        <m:r>
          <w:rPr>
            <w:rFonts w:ascii="Cambria Math" w:hAnsi="Cambria Math"/>
          </w:rPr>
          <m:t>σ</m:t>
        </m:r>
      </m:oMath>
      <w:r>
        <w:rPr>
          <w:rFonts w:eastAsiaTheme="minorEastAsia"/>
        </w:rPr>
        <w:t xml:space="preserve"> for the smoothed data. </w:t>
      </w:r>
      <w:r>
        <w:t>We assumed that all country data is correct and accurate in cumulative content, but that significant reporting delays and revisions can occur.</w:t>
      </w:r>
    </w:p>
    <w:p w14:paraId="59501E37" w14:textId="77777777" w:rsidR="0024554E" w:rsidRDefault="0024554E" w:rsidP="0024554E">
      <w:pPr>
        <w:jc w:val="both"/>
      </w:pPr>
    </w:p>
    <w:p w14:paraId="55780341" w14:textId="3CD5487A" w:rsidR="004943D1" w:rsidRPr="009C74B5" w:rsidRDefault="004943D1" w:rsidP="003A0EFF">
      <w:pPr>
        <w:jc w:val="both"/>
        <w:rPr>
          <w:b/>
          <w:bCs/>
        </w:rPr>
      </w:pPr>
      <w:r>
        <w:rPr>
          <w:b/>
          <w:bCs/>
        </w:rPr>
        <w:t>Testing data and testing corrections</w:t>
      </w:r>
    </w:p>
    <w:p w14:paraId="41C0AC32" w14:textId="77777777" w:rsidR="004943D1" w:rsidRDefault="004943D1" w:rsidP="003A0EFF">
      <w:pPr>
        <w:jc w:val="both"/>
      </w:pPr>
    </w:p>
    <w:p w14:paraId="721C9CBA" w14:textId="3D2EFD49" w:rsidR="003A0EFF" w:rsidRDefault="0024554E" w:rsidP="003A0EFF">
      <w:pPr>
        <w:jc w:val="both"/>
      </w:pPr>
      <w:r>
        <w:t>Next the sporadic testing data in the OWID database (</w:t>
      </w:r>
      <w:proofErr w:type="spellStart"/>
      <w:r w:rsidRPr="00CE23F1">
        <w:t>new_tests_smoothed_per_thousand</w:t>
      </w:r>
      <w:proofErr w:type="spellEnd"/>
      <w:r>
        <w:t xml:space="preserve">) was </w:t>
      </w:r>
      <w:proofErr w:type="spellStart"/>
      <w:r>
        <w:t>analyzed</w:t>
      </w:r>
      <w:proofErr w:type="spellEnd"/>
      <w:r>
        <w:t xml:space="preserve"> and smoothed,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from a common time point (day 50 after Jan 22) to the first reported testing capacity. This corresponds to an assumed capacity of 10 per million, or 1000 tests per day for a country with 100 million inhabitants. A simple proportional correction of the confirmed cases per million in the population is to divide the reported numbers by a factor proportional to the number of tests per 1000 inhabitants per day, but this is an over</w:t>
      </w:r>
      <w:ins w:id="70" w:author="John McCaskill" w:date="2020-10-12T08:23:00Z">
        <w:r w:rsidR="00352C51">
          <w:t>-</w:t>
        </w:r>
      </w:ins>
      <w:del w:id="71" w:author="John McCaskill" w:date="2020-10-12T08:23:00Z">
        <w:r w:rsidDel="00352C51">
          <w:delText xml:space="preserve"> </w:delText>
        </w:r>
      </w:del>
      <w:r>
        <w:t>estimate of the required correction since the percentage of confirmed cases saturates with sufficient testing.    …</w:t>
      </w:r>
    </w:p>
    <w:p w14:paraId="71021DC2" w14:textId="793C7F94" w:rsidR="003A0EFF" w:rsidRDefault="003A0EFF" w:rsidP="003A0EFF">
      <w:pPr>
        <w:jc w:val="both"/>
      </w:pPr>
    </w:p>
    <w:p w14:paraId="20F74462" w14:textId="230DC7FF" w:rsidR="003A0EFF" w:rsidRPr="009C74B5" w:rsidRDefault="00AF0ADB" w:rsidP="003A0EFF">
      <w:pPr>
        <w:jc w:val="both"/>
        <w:rPr>
          <w:b/>
          <w:bCs/>
        </w:rPr>
      </w:pPr>
      <w:r>
        <w:rPr>
          <w:b/>
          <w:bCs/>
        </w:rPr>
        <w:t xml:space="preserve">Country filtering </w:t>
      </w:r>
      <w:proofErr w:type="spellStart"/>
      <w:r w:rsidR="003A0EFF">
        <w:rPr>
          <w:b/>
          <w:bCs/>
        </w:rPr>
        <w:t>Filtering</w:t>
      </w:r>
      <w:proofErr w:type="spellEnd"/>
      <w:r w:rsidR="003A0EFF">
        <w:rPr>
          <w:b/>
          <w:bCs/>
        </w:rPr>
        <w:t xml:space="preserve"> </w:t>
      </w:r>
    </w:p>
    <w:p w14:paraId="3D585B6D" w14:textId="77777777" w:rsidR="0024554E" w:rsidRDefault="0024554E" w:rsidP="0024554E"/>
    <w:p w14:paraId="29DD2B48" w14:textId="77777777" w:rsidR="003A0EFF" w:rsidRPr="00176998" w:rsidRDefault="003A0EFF" w:rsidP="003A0EFF">
      <w:r w:rsidRPr="00D06DEB">
        <w:rPr>
          <w:noProof/>
        </w:rPr>
        <w:lastRenderedPageBreak/>
        <w:drawing>
          <wp:inline distT="0" distB="0" distL="0" distR="0" wp14:anchorId="272F266D" wp14:editId="56E1F87E">
            <wp:extent cx="5727700" cy="371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7700" cy="3710305"/>
                    </a:xfrm>
                    <a:prstGeom prst="rect">
                      <a:avLst/>
                    </a:prstGeom>
                  </pic:spPr>
                </pic:pic>
              </a:graphicData>
            </a:graphic>
          </wp:inline>
        </w:drawing>
      </w:r>
    </w:p>
    <w:p w14:paraId="24D236C9" w14:textId="77777777" w:rsidR="003A0EFF" w:rsidRDefault="003A0EFF" w:rsidP="003A0EFF">
      <w:pPr>
        <w:jc w:val="center"/>
      </w:pPr>
    </w:p>
    <w:p w14:paraId="2F8C7764" w14:textId="71A56002" w:rsidR="003A0EFF" w:rsidRPr="00F24362" w:rsidRDefault="003A0EFF" w:rsidP="003A0EFF">
      <w:pPr>
        <w:jc w:val="center"/>
        <w:rPr>
          <w:sz w:val="22"/>
          <w:szCs w:val="22"/>
        </w:rPr>
      </w:pPr>
      <w:r w:rsidRPr="00F24362">
        <w:rPr>
          <w:b/>
          <w:bCs/>
          <w:sz w:val="22"/>
          <w:szCs w:val="22"/>
        </w:rPr>
        <w:t>Table S4a Common countries.</w:t>
      </w:r>
      <w:r w:rsidRPr="00F24362">
        <w:rPr>
          <w:sz w:val="22"/>
          <w:szCs w:val="22"/>
        </w:rPr>
        <w:t xml:space="preserve"> Table of 18</w:t>
      </w:r>
      <w:r w:rsidR="006E68C6">
        <w:rPr>
          <w:sz w:val="22"/>
          <w:szCs w:val="22"/>
        </w:rPr>
        <w:t>7</w:t>
      </w:r>
      <w:r w:rsidRPr="00F24362">
        <w:rPr>
          <w:sz w:val="22"/>
          <w:szCs w:val="22"/>
        </w:rPr>
        <w:t xml:space="preserve"> Countries in both JHU and OWID Databases</w:t>
      </w:r>
    </w:p>
    <w:p w14:paraId="3ACCFDE9" w14:textId="77777777" w:rsidR="003A0EFF" w:rsidRDefault="003A0EFF" w:rsidP="003A0EFF"/>
    <w:p w14:paraId="6535B187" w14:textId="69BED05A" w:rsidR="003A0EFF" w:rsidRDefault="00FD7B39" w:rsidP="003A0EFF">
      <w:pPr>
        <w:jc w:val="center"/>
      </w:pPr>
      <w:r w:rsidRPr="00FD7B39">
        <w:rPr>
          <w:noProof/>
        </w:rPr>
        <w:t xml:space="preserve"> </w:t>
      </w:r>
      <w:r w:rsidRPr="00FD7B39">
        <w:rPr>
          <w:noProof/>
        </w:rPr>
        <w:drawing>
          <wp:inline distT="0" distB="0" distL="0" distR="0" wp14:anchorId="33CC8E50" wp14:editId="3690C21C">
            <wp:extent cx="4348614" cy="15678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52718" cy="1569295"/>
                    </a:xfrm>
                    <a:prstGeom prst="rect">
                      <a:avLst/>
                    </a:prstGeom>
                  </pic:spPr>
                </pic:pic>
              </a:graphicData>
            </a:graphic>
          </wp:inline>
        </w:drawing>
      </w:r>
    </w:p>
    <w:p w14:paraId="57E878BC" w14:textId="77777777" w:rsidR="003A0EFF" w:rsidRDefault="003A0EFF" w:rsidP="003A0EFF">
      <w:pPr>
        <w:jc w:val="center"/>
      </w:pPr>
    </w:p>
    <w:p w14:paraId="0C6CA555" w14:textId="55C397B3" w:rsidR="003A0EFF" w:rsidRPr="00F24362" w:rsidRDefault="003A0EFF" w:rsidP="003A0EFF">
      <w:pPr>
        <w:rPr>
          <w:sz w:val="22"/>
          <w:szCs w:val="22"/>
        </w:rPr>
      </w:pPr>
      <w:r w:rsidRPr="00F24362">
        <w:rPr>
          <w:b/>
          <w:bCs/>
          <w:sz w:val="22"/>
          <w:szCs w:val="22"/>
        </w:rPr>
        <w:t>Table S4b Big epidemic countries.</w:t>
      </w:r>
      <w:r w:rsidRPr="00F24362">
        <w:rPr>
          <w:sz w:val="22"/>
          <w:szCs w:val="22"/>
        </w:rPr>
        <w:t xml:space="preserve"> Table of 8</w:t>
      </w:r>
      <w:r w:rsidR="00DB4722">
        <w:rPr>
          <w:sz w:val="22"/>
          <w:szCs w:val="22"/>
        </w:rPr>
        <w:t>3</w:t>
      </w:r>
      <w:r w:rsidRPr="00F24362">
        <w:rPr>
          <w:sz w:val="22"/>
          <w:szCs w:val="22"/>
        </w:rPr>
        <w:t xml:space="preserve"> Countries with Major Epidemic in both JHU and OWID Databases</w:t>
      </w:r>
    </w:p>
    <w:p w14:paraId="3F0F69F9" w14:textId="77777777" w:rsidR="003A0EFF" w:rsidRDefault="003A0EFF" w:rsidP="003A0EFF"/>
    <w:p w14:paraId="4D6142DC" w14:textId="152DC4AC" w:rsidR="003A0EFF" w:rsidRDefault="00DB4722" w:rsidP="003A0EFF">
      <w:pPr>
        <w:jc w:val="center"/>
      </w:pPr>
      <w:r w:rsidRPr="00DB4722">
        <w:rPr>
          <w:noProof/>
        </w:rPr>
        <w:t xml:space="preserve"> </w:t>
      </w:r>
      <w:r w:rsidRPr="00DB4722">
        <w:rPr>
          <w:noProof/>
        </w:rPr>
        <w:drawing>
          <wp:inline distT="0" distB="0" distL="0" distR="0" wp14:anchorId="5E651F7C" wp14:editId="2EDE975B">
            <wp:extent cx="4338955" cy="1370475"/>
            <wp:effectExtent l="0" t="0" r="444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8614" cy="1383001"/>
                    </a:xfrm>
                    <a:prstGeom prst="rect">
                      <a:avLst/>
                    </a:prstGeom>
                  </pic:spPr>
                </pic:pic>
              </a:graphicData>
            </a:graphic>
          </wp:inline>
        </w:drawing>
      </w:r>
    </w:p>
    <w:p w14:paraId="274EBDC0" w14:textId="77777777" w:rsidR="003A0EFF" w:rsidRDefault="003A0EFF" w:rsidP="003A0EFF"/>
    <w:p w14:paraId="12D241B3" w14:textId="30E3BAF8" w:rsidR="003A0EFF" w:rsidRPr="00F24362" w:rsidRDefault="003A0EFF" w:rsidP="003A0EFF">
      <w:pPr>
        <w:rPr>
          <w:sz w:val="22"/>
          <w:szCs w:val="22"/>
        </w:rPr>
      </w:pPr>
      <w:r w:rsidRPr="00F24362">
        <w:rPr>
          <w:b/>
          <w:bCs/>
          <w:sz w:val="22"/>
          <w:szCs w:val="22"/>
        </w:rPr>
        <w:t>Table S4c Big long epidemic countries.</w:t>
      </w:r>
      <w:r>
        <w:rPr>
          <w:sz w:val="22"/>
          <w:szCs w:val="22"/>
        </w:rPr>
        <w:t xml:space="preserve"> </w:t>
      </w:r>
      <w:r w:rsidRPr="00F24362">
        <w:rPr>
          <w:sz w:val="22"/>
          <w:szCs w:val="22"/>
        </w:rPr>
        <w:t>Table of 6</w:t>
      </w:r>
      <w:r w:rsidR="00DB4722">
        <w:rPr>
          <w:sz w:val="22"/>
          <w:szCs w:val="22"/>
        </w:rPr>
        <w:t>8</w:t>
      </w:r>
      <w:r w:rsidRPr="00F24362">
        <w:rPr>
          <w:sz w:val="22"/>
          <w:szCs w:val="22"/>
        </w:rPr>
        <w:t xml:space="preserve"> Countries with long Major Epidemic in both JHU and OWID Databases</w:t>
      </w:r>
    </w:p>
    <w:p w14:paraId="66D35C71" w14:textId="77777777" w:rsidR="003A0EFF" w:rsidRDefault="003A0EFF" w:rsidP="0024554E">
      <w:pPr>
        <w:jc w:val="both"/>
        <w:rPr>
          <w:b/>
          <w:bCs/>
        </w:rPr>
      </w:pPr>
    </w:p>
    <w:p w14:paraId="5024ABBC" w14:textId="77777777" w:rsidR="003A0EFF" w:rsidRDefault="003A0EFF" w:rsidP="0024554E">
      <w:pPr>
        <w:jc w:val="both"/>
        <w:rPr>
          <w:b/>
          <w:bCs/>
        </w:rPr>
      </w:pPr>
    </w:p>
    <w:p w14:paraId="3A9D3671" w14:textId="6A52F2C2" w:rsidR="00AF0ADB" w:rsidRDefault="00AF0ADB" w:rsidP="0024554E">
      <w:pPr>
        <w:jc w:val="both"/>
        <w:rPr>
          <w:b/>
          <w:bCs/>
        </w:rPr>
      </w:pPr>
      <w:r>
        <w:rPr>
          <w:b/>
          <w:bCs/>
        </w:rPr>
        <w:lastRenderedPageBreak/>
        <w:t>Data alignment and scaling</w:t>
      </w:r>
    </w:p>
    <w:p w14:paraId="41E9BFE5" w14:textId="77777777" w:rsidR="00AF0ADB" w:rsidRDefault="00AF0ADB" w:rsidP="0024554E">
      <w:pPr>
        <w:jc w:val="both"/>
        <w:rPr>
          <w:b/>
          <w:bCs/>
        </w:rPr>
      </w:pPr>
    </w:p>
    <w:p w14:paraId="3599B4C9" w14:textId="734FCB4C" w:rsidR="0024554E" w:rsidRPr="003B0E83" w:rsidRDefault="0024554E" w:rsidP="0024554E">
      <w:pPr>
        <w:jc w:val="both"/>
      </w:pPr>
      <w:r w:rsidRPr="003B0E83">
        <w:t>In order to systematic</w:t>
      </w:r>
      <w:r w:rsidR="00AF0ADB">
        <w:t xml:space="preserve">ally </w:t>
      </w:r>
      <w:proofErr w:type="spellStart"/>
      <w:r w:rsidR="00AF0ADB">
        <w:t>analyze</w:t>
      </w:r>
      <w:proofErr w:type="spellEnd"/>
      <w:r w:rsidRPr="003B0E83">
        <w:t xml:space="preserve"> responses</w:t>
      </w:r>
      <w:r w:rsidR="00AF0ADB">
        <w:t xml:space="preserve"> (e.g. with FPCA and clustering, as described in the main text)</w:t>
      </w:r>
      <w:r w:rsidRPr="003B0E83">
        <w:t>, country specific differences in both the temporal start of the infection and its magnitude should be factored out. The temporal alignment of curves is relatively standard, as employed</w:t>
      </w:r>
      <w:r>
        <w:t>,</w:t>
      </w:r>
      <w:r w:rsidRPr="003B0E83">
        <w:t xml:space="preserve"> for example</w:t>
      </w:r>
      <w:r>
        <w:t>,</w:t>
      </w:r>
      <w:r w:rsidRPr="003B0E83">
        <w:t xml:space="preserve"> in the OWID dashboard tool</w:t>
      </w:r>
      <w:r>
        <w:t xml:space="preserve"> </w:t>
      </w:r>
      <w:r>
        <w:fldChar w:fldCharType="begin"/>
      </w:r>
      <w:r w:rsidR="007C5044">
        <w:instrText xml:space="preserve"> ADDIN EN.CITE &lt;EndNote&gt;&lt;Cite&gt;&lt;Author&gt;Roser&lt;/Author&gt;&lt;Year&gt;2020&lt;/Year&gt;&lt;RecNum&gt;4&lt;/RecNum&gt;&lt;DisplayText&gt;[43]&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7C5044">
        <w:rPr>
          <w:noProof/>
        </w:rPr>
        <w:t>[43]</w:t>
      </w:r>
      <w:r>
        <w:fldChar w:fldCharType="end"/>
      </w:r>
      <w:r w:rsidRPr="003B0E83">
        <w:t>:  we synchronized the time axis to start at a common low but significant level (10) of resulting deaths.</w:t>
      </w:r>
      <w:r>
        <w:t xml:space="preserve"> On the vertical axis, although much of the  large differences in the numbers of cases and deaths in different countries can be normalized relative to population size, reporting counts in cases and deaths per million, it is also useful in comparing curve shapes to completely rescale the epidemics by their curve maxima, to eliminate variations in the magnitude of the curves from the shape clustering. </w:t>
      </w:r>
    </w:p>
    <w:p w14:paraId="6011DE55" w14:textId="77777777" w:rsidR="004943D1" w:rsidRDefault="004943D1" w:rsidP="0024554E"/>
    <w:p w14:paraId="55E4544F" w14:textId="77777777" w:rsidR="004943D1" w:rsidRDefault="004943D1" w:rsidP="004943D1">
      <w:pPr>
        <w:pStyle w:val="Heading2"/>
      </w:pPr>
      <w:r>
        <w:t>FPCA and Clustering</w:t>
      </w:r>
    </w:p>
    <w:p w14:paraId="4FC4D2CA" w14:textId="77777777" w:rsidR="004943D1" w:rsidRDefault="004943D1" w:rsidP="004943D1">
      <w:pPr>
        <w:pStyle w:val="Heading2"/>
      </w:pPr>
    </w:p>
    <w:p w14:paraId="4CD773C9" w14:textId="77777777" w:rsidR="004943D1" w:rsidRPr="00EB7F90" w:rsidRDefault="004943D1" w:rsidP="004943D1">
      <w:pPr>
        <w:jc w:val="both"/>
        <w:rPr>
          <w:highlight w:val="yellow"/>
        </w:rPr>
      </w:pPr>
      <w:r>
        <w:rPr>
          <w:highlight w:val="yellow"/>
        </w:rPr>
        <w:t>We</w:t>
      </w:r>
    </w:p>
    <w:p w14:paraId="0081CF26" w14:textId="22D1453E" w:rsidR="004943D1" w:rsidRDefault="004943D1" w:rsidP="004943D1">
      <w:pPr>
        <w:jc w:val="both"/>
      </w:pPr>
      <w:r w:rsidRPr="00EB7F90">
        <w:rPr>
          <w:highlight w:val="yellow"/>
        </w:rPr>
        <w:t>can be arranged in 2D using an enhanced principal component analysis and ordered effectively into 4 clusters (details are provided in the SI) as shown in Figure 2a-c. This clustering in profiles is similar in both the daily deaths data and the confirmed cases data: for more details see SI. The principal component profiles capture the dominant forms present in the temporal dynamics, and the main departures from them and are shown in Figure 2e. Note th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 Figure 2e shows principal components computed for several different maps from observed to actual data (see the SI for more details).  .</w:t>
      </w:r>
    </w:p>
    <w:p w14:paraId="5799FE4E" w14:textId="329C82DF" w:rsidR="004943D1" w:rsidRDefault="004943D1" w:rsidP="004943D1">
      <w:pPr>
        <w:pStyle w:val="Heading2"/>
      </w:pPr>
    </w:p>
    <w:p w14:paraId="3955866B" w14:textId="6B1B707D" w:rsidR="004943D1" w:rsidRDefault="004943D1" w:rsidP="004943D1">
      <w:pPr>
        <w:rPr>
          <w:b/>
          <w:bCs/>
        </w:rPr>
      </w:pPr>
      <w:r>
        <w:rPr>
          <w:b/>
          <w:bCs/>
        </w:rPr>
        <w:t>Consensus clustering</w:t>
      </w:r>
    </w:p>
    <w:p w14:paraId="16B766F8" w14:textId="6F7BB16C" w:rsidR="004943D1" w:rsidDel="004B752F" w:rsidRDefault="004943D1" w:rsidP="004943D1">
      <w:pPr>
        <w:rPr>
          <w:del w:id="72" w:author="Norman Packard" w:date="2020-10-11T23:02:00Z"/>
        </w:rPr>
      </w:pPr>
      <w:del w:id="73" w:author="Norman Packard" w:date="2020-10-11T23:02:00Z">
        <w:r w:rsidDel="004B752F">
          <w:rPr>
            <w:b/>
            <w:bCs/>
          </w:rPr>
          <w:delText>…</w:delText>
        </w:r>
      </w:del>
    </w:p>
    <w:p w14:paraId="2F6629ED" w14:textId="6E205B69" w:rsidR="004B752F" w:rsidRDefault="004B752F" w:rsidP="004943D1">
      <w:pPr>
        <w:rPr>
          <w:ins w:id="74" w:author="Norman Packard" w:date="2020-10-11T23:02:00Z"/>
        </w:rPr>
      </w:pPr>
      <w:ins w:id="75" w:author="Norman Packard" w:date="2020-10-11T23:02:00Z">
        <w:r>
          <w:t>Data collected for:</w:t>
        </w:r>
      </w:ins>
    </w:p>
    <w:p w14:paraId="6A5FC1E7" w14:textId="6DEB7C22" w:rsidR="004B752F" w:rsidRDefault="004B752F" w:rsidP="004B752F">
      <w:pPr>
        <w:pStyle w:val="ListParagraph"/>
        <w:numPr>
          <w:ilvl w:val="0"/>
          <w:numId w:val="2"/>
        </w:numPr>
        <w:rPr>
          <w:ins w:id="76" w:author="Norman Packard" w:date="2020-10-11T23:02:00Z"/>
        </w:rPr>
      </w:pPr>
      <w:ins w:id="77" w:author="Norman Packard" w:date="2020-10-11T23:02:00Z">
        <w:r>
          <w:t>Deaths</w:t>
        </w:r>
      </w:ins>
    </w:p>
    <w:p w14:paraId="36C5B4C1" w14:textId="5404E214" w:rsidR="004B752F" w:rsidRDefault="004B752F" w:rsidP="004B752F">
      <w:pPr>
        <w:pStyle w:val="ListParagraph"/>
        <w:numPr>
          <w:ilvl w:val="0"/>
          <w:numId w:val="2"/>
        </w:numPr>
        <w:rPr>
          <w:ins w:id="78" w:author="Norman Packard" w:date="2020-10-11T23:02:00Z"/>
        </w:rPr>
      </w:pPr>
      <w:ins w:id="79" w:author="Norman Packard" w:date="2020-10-11T23:02:00Z">
        <w:r>
          <w:t>Cases</w:t>
        </w:r>
      </w:ins>
    </w:p>
    <w:p w14:paraId="31C758CC" w14:textId="04B84867" w:rsidR="004B752F" w:rsidRDefault="004B752F" w:rsidP="004B752F">
      <w:pPr>
        <w:pStyle w:val="ListParagraph"/>
        <w:numPr>
          <w:ilvl w:val="0"/>
          <w:numId w:val="2"/>
        </w:numPr>
        <w:rPr>
          <w:ins w:id="80" w:author="Norman Packard" w:date="2020-10-11T23:02:00Z"/>
        </w:rPr>
      </w:pPr>
      <w:ins w:id="81" w:author="Norman Packard" w:date="2020-10-11T23:02:00Z">
        <w:r>
          <w:t>Test-corrected cases (linear ramp)</w:t>
        </w:r>
      </w:ins>
    </w:p>
    <w:p w14:paraId="2CBE49EC" w14:textId="6513C47A" w:rsidR="004B752F" w:rsidRDefault="004B752F" w:rsidP="004B752F">
      <w:pPr>
        <w:pStyle w:val="ListParagraph"/>
        <w:numPr>
          <w:ilvl w:val="0"/>
          <w:numId w:val="2"/>
        </w:numPr>
        <w:rPr>
          <w:ins w:id="82" w:author="Norman Packard" w:date="2020-10-11T23:03:00Z"/>
        </w:rPr>
      </w:pPr>
      <w:ins w:id="83" w:author="Norman Packard" w:date="2020-10-11T23:02:00Z">
        <w:r>
          <w:t>Test-corrected cases (piecewi</w:t>
        </w:r>
      </w:ins>
      <w:ins w:id="84" w:author="Norman Packard" w:date="2020-10-11T23:03:00Z">
        <w:r>
          <w:t>se-linear fit)</w:t>
        </w:r>
      </w:ins>
    </w:p>
    <w:p w14:paraId="4265642C" w14:textId="41BB397E" w:rsidR="004B752F" w:rsidRDefault="004B752F" w:rsidP="004B752F">
      <w:pPr>
        <w:pStyle w:val="ListParagraph"/>
        <w:numPr>
          <w:ilvl w:val="0"/>
          <w:numId w:val="2"/>
        </w:numPr>
        <w:rPr>
          <w:ins w:id="85" w:author="Norman Packard" w:date="2020-10-11T23:03:00Z"/>
        </w:rPr>
      </w:pPr>
      <w:ins w:id="86" w:author="Norman Packard" w:date="2020-10-11T23:03:00Z">
        <w:r>
          <w:t>Test-corrected cases (nonlinear correction using raw test data)</w:t>
        </w:r>
      </w:ins>
    </w:p>
    <w:p w14:paraId="4699618D" w14:textId="0914446B" w:rsidR="004B752F" w:rsidRDefault="004B752F" w:rsidP="004B752F">
      <w:pPr>
        <w:pStyle w:val="ListParagraph"/>
        <w:numPr>
          <w:ilvl w:val="0"/>
          <w:numId w:val="2"/>
        </w:numPr>
        <w:rPr>
          <w:ins w:id="87" w:author="Norman Packard" w:date="2020-10-11T23:04:00Z"/>
        </w:rPr>
      </w:pPr>
      <w:ins w:id="88" w:author="Norman Packard" w:date="2020-10-11T23:03:00Z">
        <w:r>
          <w:t>Test-corrected cases (nonlinear correc</w:t>
        </w:r>
      </w:ins>
      <w:ins w:id="89" w:author="Norman Packard" w:date="2020-10-11T23:04:00Z">
        <w:r>
          <w:t>tion using piecewise linear fit to test data)</w:t>
        </w:r>
      </w:ins>
    </w:p>
    <w:p w14:paraId="69916F98" w14:textId="21BCCF65" w:rsidR="004B752F" w:rsidRDefault="004B752F" w:rsidP="004B752F">
      <w:pPr>
        <w:rPr>
          <w:ins w:id="90" w:author="Norman Packard" w:date="2020-10-11T23:04:00Z"/>
        </w:rPr>
      </w:pPr>
    </w:p>
    <w:p w14:paraId="636D1A79" w14:textId="75483809" w:rsidR="004B752F" w:rsidRDefault="004B752F" w:rsidP="004B752F">
      <w:pPr>
        <w:rPr>
          <w:ins w:id="91" w:author="Norman Packard" w:date="2020-10-11T23:04:00Z"/>
        </w:rPr>
      </w:pPr>
      <w:ins w:id="92" w:author="Norman Packard" w:date="2020-10-11T23:04:00Z">
        <w:r>
          <w:t>Meta parameters varied:</w:t>
        </w:r>
      </w:ins>
    </w:p>
    <w:p w14:paraId="6E9AA867" w14:textId="0672A47F" w:rsidR="004B752F" w:rsidRDefault="004B752F" w:rsidP="004B752F">
      <w:pPr>
        <w:pStyle w:val="ListParagraph"/>
        <w:numPr>
          <w:ilvl w:val="0"/>
          <w:numId w:val="2"/>
        </w:numPr>
        <w:rPr>
          <w:ins w:id="93" w:author="Norman Packard" w:date="2020-10-11T23:04:00Z"/>
        </w:rPr>
      </w:pPr>
      <w:ins w:id="94" w:author="Norman Packard" w:date="2020-10-11T23:04:00Z">
        <w:r>
          <w:t>FPCA: number of components used in fit, from 3 to 15</w:t>
        </w:r>
      </w:ins>
    </w:p>
    <w:p w14:paraId="771D4D83" w14:textId="4A69607F" w:rsidR="004B752F" w:rsidRPr="004B752F" w:rsidRDefault="004B752F">
      <w:pPr>
        <w:pStyle w:val="ListParagraph"/>
        <w:numPr>
          <w:ilvl w:val="0"/>
          <w:numId w:val="2"/>
        </w:numPr>
        <w:pPrChange w:id="95" w:author="Norman Packard" w:date="2020-10-11T23:04:00Z">
          <w:pPr/>
        </w:pPrChange>
      </w:pPr>
      <w:ins w:id="96" w:author="Norman Packard" w:date="2020-10-11T23:04:00Z">
        <w:r>
          <w:t>HDBS</w:t>
        </w:r>
      </w:ins>
      <w:ins w:id="97" w:author="Norman Packard" w:date="2020-10-11T23:05:00Z">
        <w:r>
          <w:t xml:space="preserve">CAN: </w:t>
        </w:r>
      </w:ins>
    </w:p>
    <w:p w14:paraId="48D07F5D" w14:textId="47A7C50C" w:rsidR="0023072A" w:rsidRDefault="0023072A" w:rsidP="0023072A">
      <w:pPr>
        <w:rPr>
          <w:ins w:id="98" w:author="Norman Packard" w:date="2020-10-11T23:07:00Z"/>
          <w:rFonts w:ascii="Times New Roman" w:eastAsia="Times New Roman" w:hAnsi="Times New Roman" w:cs="Times New Roman"/>
          <w:lang w:val="en-US" w:eastAsia="ja-JP"/>
        </w:rPr>
      </w:pPr>
      <w:ins w:id="99" w:author="Norman Packard" w:date="2020-10-11T22:58:00Z">
        <w:r w:rsidRPr="0023072A">
          <w:rPr>
            <w:noProof/>
          </w:rPr>
          <w:lastRenderedPageBreak/>
          <w:drawing>
            <wp:inline distT="0" distB="0" distL="0" distR="0" wp14:anchorId="087D4519" wp14:editId="1A56CF65">
              <wp:extent cx="1780314" cy="7975991"/>
              <wp:effectExtent l="0" t="0" r="0" b="0"/>
              <wp:docPr id="21" name="Picture 21"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lock&#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10122" cy="8109533"/>
                      </a:xfrm>
                      <a:prstGeom prst="rect">
                        <a:avLst/>
                      </a:prstGeom>
                      <a:noFill/>
                      <a:ln>
                        <a:noFill/>
                      </a:ln>
                    </pic:spPr>
                  </pic:pic>
                </a:graphicData>
              </a:graphic>
            </wp:inline>
          </w:drawing>
        </w:r>
      </w:ins>
    </w:p>
    <w:p w14:paraId="0A3F4032" w14:textId="7A138B46" w:rsidR="004B752F" w:rsidRDefault="004B752F" w:rsidP="0023072A">
      <w:pPr>
        <w:rPr>
          <w:ins w:id="100" w:author="Norman Packard" w:date="2020-10-11T23:13:00Z"/>
          <w:rFonts w:ascii="Times New Roman" w:eastAsia="Times New Roman" w:hAnsi="Times New Roman" w:cs="Times New Roman"/>
          <w:lang w:val="en-US" w:eastAsia="ja-JP"/>
        </w:rPr>
      </w:pPr>
    </w:p>
    <w:p w14:paraId="5AD2E494" w14:textId="1432B375" w:rsidR="004B752F" w:rsidRDefault="004B752F" w:rsidP="0023072A">
      <w:pPr>
        <w:rPr>
          <w:ins w:id="101" w:author="Norman Packard" w:date="2020-10-11T23:13:00Z"/>
          <w:rFonts w:ascii="Times New Roman" w:eastAsia="Times New Roman" w:hAnsi="Times New Roman" w:cs="Times New Roman"/>
          <w:lang w:val="en-US" w:eastAsia="ja-JP"/>
        </w:rPr>
      </w:pPr>
      <w:ins w:id="102" w:author="Norman Packard" w:date="2020-10-11T23:13:00Z">
        <w:r>
          <w:rPr>
            <w:rFonts w:ascii="Times New Roman" w:eastAsia="Times New Roman" w:hAnsi="Times New Roman" w:cs="Times New Roman"/>
            <w:lang w:val="en-US" w:eastAsia="ja-JP"/>
          </w:rPr>
          <w:t>Consensus clustering:</w:t>
        </w:r>
      </w:ins>
    </w:p>
    <w:p w14:paraId="781B5E8D" w14:textId="77777777" w:rsidR="004B752F" w:rsidRDefault="004B752F" w:rsidP="0023072A">
      <w:pPr>
        <w:rPr>
          <w:ins w:id="103" w:author="Norman Packard" w:date="2020-10-11T23:07:00Z"/>
          <w:rFonts w:ascii="Times New Roman" w:eastAsia="Times New Roman" w:hAnsi="Times New Roman" w:cs="Times New Roman"/>
          <w:lang w:val="en-US" w:eastAsia="ja-JP"/>
        </w:rPr>
      </w:pPr>
    </w:p>
    <w:tbl>
      <w:tblPr>
        <w:tblStyle w:val="TableGrid"/>
        <w:tblW w:w="0" w:type="auto"/>
        <w:tblLook w:val="04A0" w:firstRow="1" w:lastRow="0" w:firstColumn="1" w:lastColumn="0" w:noHBand="0" w:noVBand="1"/>
      </w:tblPr>
      <w:tblGrid>
        <w:gridCol w:w="2252"/>
        <w:gridCol w:w="2252"/>
        <w:gridCol w:w="2253"/>
        <w:gridCol w:w="2253"/>
      </w:tblGrid>
      <w:tr w:rsidR="004B752F" w14:paraId="739B4488" w14:textId="77777777" w:rsidTr="004B752F">
        <w:trPr>
          <w:ins w:id="104" w:author="Norman Packard" w:date="2020-10-11T23:11:00Z"/>
        </w:trPr>
        <w:tc>
          <w:tcPr>
            <w:tcW w:w="2252" w:type="dxa"/>
          </w:tcPr>
          <w:p w14:paraId="2701805D" w14:textId="007DFBE1" w:rsidR="004B752F" w:rsidRDefault="004B752F">
            <w:pPr>
              <w:jc w:val="center"/>
              <w:rPr>
                <w:ins w:id="105" w:author="Norman Packard" w:date="2020-10-11T23:11:00Z"/>
                <w:rFonts w:ascii="Times New Roman" w:eastAsia="Times New Roman" w:hAnsi="Times New Roman" w:cs="Times New Roman"/>
                <w:lang w:val="en-US"/>
              </w:rPr>
              <w:pPrChange w:id="106" w:author="Norman Packard" w:date="2020-10-11T23:12:00Z">
                <w:pPr/>
              </w:pPrChange>
            </w:pPr>
            <w:ins w:id="107" w:author="Norman Packard" w:date="2020-10-11T23:12:00Z">
              <w:r>
                <w:rPr>
                  <w:rFonts w:ascii="Times New Roman" w:eastAsia="Times New Roman" w:hAnsi="Times New Roman" w:cs="Times New Roman"/>
                  <w:lang w:val="en-US"/>
                </w:rPr>
                <w:t>Class 1</w:t>
              </w:r>
            </w:ins>
          </w:p>
        </w:tc>
        <w:tc>
          <w:tcPr>
            <w:tcW w:w="2252" w:type="dxa"/>
          </w:tcPr>
          <w:p w14:paraId="7FA63B3C" w14:textId="44EB60BB" w:rsidR="004B752F" w:rsidRDefault="004B752F">
            <w:pPr>
              <w:jc w:val="center"/>
              <w:rPr>
                <w:ins w:id="108" w:author="Norman Packard" w:date="2020-10-11T23:11:00Z"/>
                <w:rFonts w:ascii="Times New Roman" w:eastAsia="Times New Roman" w:hAnsi="Times New Roman" w:cs="Times New Roman"/>
                <w:lang w:val="en-US"/>
              </w:rPr>
              <w:pPrChange w:id="109" w:author="Norman Packard" w:date="2020-10-11T23:12:00Z">
                <w:pPr/>
              </w:pPrChange>
            </w:pPr>
            <w:ins w:id="110" w:author="Norman Packard" w:date="2020-10-11T23:12:00Z">
              <w:r>
                <w:rPr>
                  <w:rFonts w:ascii="Times New Roman" w:eastAsia="Times New Roman" w:hAnsi="Times New Roman" w:cs="Times New Roman"/>
                  <w:lang w:val="en-US"/>
                </w:rPr>
                <w:t>Class 2</w:t>
              </w:r>
            </w:ins>
          </w:p>
        </w:tc>
        <w:tc>
          <w:tcPr>
            <w:tcW w:w="2253" w:type="dxa"/>
          </w:tcPr>
          <w:p w14:paraId="273B69A1" w14:textId="02B72593" w:rsidR="004B752F" w:rsidRDefault="004B752F">
            <w:pPr>
              <w:jc w:val="center"/>
              <w:rPr>
                <w:ins w:id="111" w:author="Norman Packard" w:date="2020-10-11T23:11:00Z"/>
                <w:rFonts w:ascii="Times New Roman" w:eastAsia="Times New Roman" w:hAnsi="Times New Roman" w:cs="Times New Roman"/>
                <w:lang w:val="en-US"/>
              </w:rPr>
              <w:pPrChange w:id="112" w:author="Norman Packard" w:date="2020-10-11T23:12:00Z">
                <w:pPr/>
              </w:pPrChange>
            </w:pPr>
            <w:ins w:id="113" w:author="Norman Packard" w:date="2020-10-11T23:12:00Z">
              <w:r>
                <w:rPr>
                  <w:rFonts w:ascii="Times New Roman" w:eastAsia="Times New Roman" w:hAnsi="Times New Roman" w:cs="Times New Roman"/>
                  <w:lang w:val="en-US"/>
                </w:rPr>
                <w:t>Class 3</w:t>
              </w:r>
            </w:ins>
          </w:p>
        </w:tc>
        <w:tc>
          <w:tcPr>
            <w:tcW w:w="2253" w:type="dxa"/>
          </w:tcPr>
          <w:p w14:paraId="2D5010A5" w14:textId="5D49FA48" w:rsidR="004B752F" w:rsidRDefault="004B752F">
            <w:pPr>
              <w:jc w:val="center"/>
              <w:rPr>
                <w:ins w:id="114" w:author="Norman Packard" w:date="2020-10-11T23:11:00Z"/>
                <w:rFonts w:ascii="Times New Roman" w:eastAsia="Times New Roman" w:hAnsi="Times New Roman" w:cs="Times New Roman"/>
                <w:lang w:val="en-US"/>
              </w:rPr>
              <w:pPrChange w:id="115" w:author="Norman Packard" w:date="2020-10-11T23:12:00Z">
                <w:pPr/>
              </w:pPrChange>
            </w:pPr>
            <w:proofErr w:type="spellStart"/>
            <w:ins w:id="116" w:author="Norman Packard" w:date="2020-10-11T23:12:00Z">
              <w:r>
                <w:rPr>
                  <w:rFonts w:ascii="Times New Roman" w:eastAsia="Times New Roman" w:hAnsi="Times New Roman" w:cs="Times New Roman"/>
                  <w:lang w:val="en-US"/>
                </w:rPr>
                <w:t>Unclustered</w:t>
              </w:r>
            </w:ins>
            <w:proofErr w:type="spellEnd"/>
          </w:p>
        </w:tc>
      </w:tr>
      <w:tr w:rsidR="004B752F" w14:paraId="30278961" w14:textId="77777777" w:rsidTr="004B752F">
        <w:trPr>
          <w:ins w:id="117" w:author="Norman Packard" w:date="2020-10-11T23:11:00Z"/>
        </w:trPr>
        <w:tc>
          <w:tcPr>
            <w:tcW w:w="2252" w:type="dxa"/>
          </w:tcPr>
          <w:p w14:paraId="1D0920B0" w14:textId="77777777" w:rsidR="004B752F" w:rsidRPr="004B752F" w:rsidRDefault="004B752F" w:rsidP="004B752F">
            <w:pPr>
              <w:rPr>
                <w:ins w:id="118" w:author="Norman Packard" w:date="2020-10-11T23:11:00Z"/>
                <w:rFonts w:ascii="Times New Roman" w:eastAsia="Times New Roman" w:hAnsi="Times New Roman" w:cs="Times New Roman"/>
                <w:lang w:val="en-US"/>
              </w:rPr>
            </w:pPr>
            <w:ins w:id="119" w:author="Norman Packard" w:date="2020-10-11T23:11:00Z">
              <w:r w:rsidRPr="004B752F">
                <w:rPr>
                  <w:rFonts w:ascii="Times New Roman" w:eastAsia="Times New Roman" w:hAnsi="Times New Roman" w:cs="Times New Roman"/>
                  <w:lang w:val="en-US"/>
                </w:rPr>
                <w:lastRenderedPageBreak/>
                <w:t>Russia</w:t>
              </w:r>
            </w:ins>
          </w:p>
          <w:p w14:paraId="0237B225" w14:textId="77777777" w:rsidR="004B752F" w:rsidRPr="004B752F" w:rsidRDefault="004B752F" w:rsidP="004B752F">
            <w:pPr>
              <w:rPr>
                <w:ins w:id="120" w:author="Norman Packard" w:date="2020-10-11T23:11:00Z"/>
                <w:rFonts w:ascii="Times New Roman" w:eastAsia="Times New Roman" w:hAnsi="Times New Roman" w:cs="Times New Roman"/>
                <w:lang w:val="en-US"/>
              </w:rPr>
            </w:pPr>
            <w:ins w:id="121" w:author="Norman Packard" w:date="2020-10-11T23:11:00Z">
              <w:r w:rsidRPr="004B752F">
                <w:rPr>
                  <w:rFonts w:ascii="Times New Roman" w:eastAsia="Times New Roman" w:hAnsi="Times New Roman" w:cs="Times New Roman"/>
                  <w:lang w:val="en-US"/>
                </w:rPr>
                <w:t>Sweden</w:t>
              </w:r>
            </w:ins>
          </w:p>
          <w:p w14:paraId="2DB9DD61" w14:textId="77777777" w:rsidR="004B752F" w:rsidRPr="004B752F" w:rsidRDefault="004B752F" w:rsidP="004B752F">
            <w:pPr>
              <w:rPr>
                <w:ins w:id="122" w:author="Norman Packard" w:date="2020-10-11T23:11:00Z"/>
                <w:rFonts w:ascii="Times New Roman" w:eastAsia="Times New Roman" w:hAnsi="Times New Roman" w:cs="Times New Roman"/>
                <w:lang w:val="en-US"/>
              </w:rPr>
            </w:pPr>
            <w:ins w:id="123" w:author="Norman Packard" w:date="2020-10-11T23:11:00Z">
              <w:r w:rsidRPr="004B752F">
                <w:rPr>
                  <w:rFonts w:ascii="Times New Roman" w:eastAsia="Times New Roman" w:hAnsi="Times New Roman" w:cs="Times New Roman"/>
                  <w:lang w:val="en-US"/>
                </w:rPr>
                <w:t>Afghanistan</w:t>
              </w:r>
            </w:ins>
          </w:p>
          <w:p w14:paraId="4E6EA4F6" w14:textId="77777777" w:rsidR="004B752F" w:rsidRPr="004B752F" w:rsidRDefault="004B752F" w:rsidP="004B752F">
            <w:pPr>
              <w:rPr>
                <w:ins w:id="124" w:author="Norman Packard" w:date="2020-10-11T23:11:00Z"/>
                <w:rFonts w:ascii="Times New Roman" w:eastAsia="Times New Roman" w:hAnsi="Times New Roman" w:cs="Times New Roman"/>
                <w:lang w:val="en-US"/>
              </w:rPr>
            </w:pPr>
            <w:ins w:id="125" w:author="Norman Packard" w:date="2020-10-11T23:11:00Z">
              <w:r w:rsidRPr="004B752F">
                <w:rPr>
                  <w:rFonts w:ascii="Times New Roman" w:eastAsia="Times New Roman" w:hAnsi="Times New Roman" w:cs="Times New Roman"/>
                  <w:lang w:val="en-US"/>
                </w:rPr>
                <w:t>Armenia</w:t>
              </w:r>
            </w:ins>
          </w:p>
          <w:p w14:paraId="05BB503B" w14:textId="77777777" w:rsidR="004B752F" w:rsidRPr="004B752F" w:rsidRDefault="004B752F" w:rsidP="004B752F">
            <w:pPr>
              <w:rPr>
                <w:ins w:id="126" w:author="Norman Packard" w:date="2020-10-11T23:11:00Z"/>
                <w:rFonts w:ascii="Times New Roman" w:eastAsia="Times New Roman" w:hAnsi="Times New Roman" w:cs="Times New Roman"/>
                <w:lang w:val="en-US"/>
              </w:rPr>
            </w:pPr>
            <w:ins w:id="127" w:author="Norman Packard" w:date="2020-10-11T23:11:00Z">
              <w:r w:rsidRPr="004B752F">
                <w:rPr>
                  <w:rFonts w:ascii="Times New Roman" w:eastAsia="Times New Roman" w:hAnsi="Times New Roman" w:cs="Times New Roman"/>
                  <w:lang w:val="en-US"/>
                </w:rPr>
                <w:t>Azerbaijan</w:t>
              </w:r>
            </w:ins>
          </w:p>
          <w:p w14:paraId="7E019942" w14:textId="77777777" w:rsidR="004B752F" w:rsidRPr="004B752F" w:rsidRDefault="004B752F" w:rsidP="004B752F">
            <w:pPr>
              <w:rPr>
                <w:ins w:id="128" w:author="Norman Packard" w:date="2020-10-11T23:11:00Z"/>
                <w:rFonts w:ascii="Times New Roman" w:eastAsia="Times New Roman" w:hAnsi="Times New Roman" w:cs="Times New Roman"/>
                <w:lang w:val="en-US"/>
              </w:rPr>
            </w:pPr>
            <w:ins w:id="129" w:author="Norman Packard" w:date="2020-10-11T23:11:00Z">
              <w:r w:rsidRPr="004B752F">
                <w:rPr>
                  <w:rFonts w:ascii="Times New Roman" w:eastAsia="Times New Roman" w:hAnsi="Times New Roman" w:cs="Times New Roman"/>
                  <w:lang w:val="en-US"/>
                </w:rPr>
                <w:t>Chile</w:t>
              </w:r>
            </w:ins>
          </w:p>
          <w:p w14:paraId="1E61712A" w14:textId="77777777" w:rsidR="004B752F" w:rsidRPr="004B752F" w:rsidRDefault="004B752F" w:rsidP="004B752F">
            <w:pPr>
              <w:rPr>
                <w:ins w:id="130" w:author="Norman Packard" w:date="2020-10-11T23:11:00Z"/>
                <w:rFonts w:ascii="Times New Roman" w:eastAsia="Times New Roman" w:hAnsi="Times New Roman" w:cs="Times New Roman"/>
                <w:lang w:val="en-US"/>
              </w:rPr>
            </w:pPr>
            <w:ins w:id="131" w:author="Norman Packard" w:date="2020-10-11T23:11:00Z">
              <w:r w:rsidRPr="004B752F">
                <w:rPr>
                  <w:rFonts w:ascii="Times New Roman" w:eastAsia="Times New Roman" w:hAnsi="Times New Roman" w:cs="Times New Roman"/>
                  <w:lang w:val="en-US"/>
                </w:rPr>
                <w:t>Egypt</w:t>
              </w:r>
            </w:ins>
          </w:p>
          <w:p w14:paraId="1B3F1939" w14:textId="77777777" w:rsidR="004B752F" w:rsidRPr="004B752F" w:rsidRDefault="004B752F" w:rsidP="004B752F">
            <w:pPr>
              <w:rPr>
                <w:ins w:id="132" w:author="Norman Packard" w:date="2020-10-11T23:11:00Z"/>
                <w:rFonts w:ascii="Times New Roman" w:eastAsia="Times New Roman" w:hAnsi="Times New Roman" w:cs="Times New Roman"/>
                <w:lang w:val="en-US"/>
              </w:rPr>
            </w:pPr>
            <w:ins w:id="133" w:author="Norman Packard" w:date="2020-10-11T23:11:00Z">
              <w:r w:rsidRPr="004B752F">
                <w:rPr>
                  <w:rFonts w:ascii="Times New Roman" w:eastAsia="Times New Roman" w:hAnsi="Times New Roman" w:cs="Times New Roman"/>
                  <w:lang w:val="en-US"/>
                </w:rPr>
                <w:t>El Salvador</w:t>
              </w:r>
            </w:ins>
          </w:p>
          <w:p w14:paraId="5EB765B0" w14:textId="77777777" w:rsidR="004B752F" w:rsidRPr="004B752F" w:rsidRDefault="004B752F" w:rsidP="004B752F">
            <w:pPr>
              <w:rPr>
                <w:ins w:id="134" w:author="Norman Packard" w:date="2020-10-11T23:11:00Z"/>
                <w:rFonts w:ascii="Times New Roman" w:eastAsia="Times New Roman" w:hAnsi="Times New Roman" w:cs="Times New Roman"/>
                <w:lang w:val="en-US"/>
              </w:rPr>
            </w:pPr>
            <w:ins w:id="135" w:author="Norman Packard" w:date="2020-10-11T23:11:00Z">
              <w:r w:rsidRPr="004B752F">
                <w:rPr>
                  <w:rFonts w:ascii="Times New Roman" w:eastAsia="Times New Roman" w:hAnsi="Times New Roman" w:cs="Times New Roman"/>
                  <w:lang w:val="en-US"/>
                </w:rPr>
                <w:t>Kazakhstan</w:t>
              </w:r>
            </w:ins>
          </w:p>
          <w:p w14:paraId="3CC503CE" w14:textId="77777777" w:rsidR="004B752F" w:rsidRPr="004B752F" w:rsidRDefault="004B752F" w:rsidP="004B752F">
            <w:pPr>
              <w:rPr>
                <w:ins w:id="136" w:author="Norman Packard" w:date="2020-10-11T23:11:00Z"/>
                <w:rFonts w:ascii="Times New Roman" w:eastAsia="Times New Roman" w:hAnsi="Times New Roman" w:cs="Times New Roman"/>
                <w:lang w:val="en-US"/>
              </w:rPr>
            </w:pPr>
            <w:ins w:id="137" w:author="Norman Packard" w:date="2020-10-11T23:11:00Z">
              <w:r w:rsidRPr="004B752F">
                <w:rPr>
                  <w:rFonts w:ascii="Times New Roman" w:eastAsia="Times New Roman" w:hAnsi="Times New Roman" w:cs="Times New Roman"/>
                  <w:lang w:val="en-US"/>
                </w:rPr>
                <w:t>Oman</w:t>
              </w:r>
            </w:ins>
          </w:p>
          <w:p w14:paraId="6D2FBAC4" w14:textId="77777777" w:rsidR="004B752F" w:rsidRPr="004B752F" w:rsidRDefault="004B752F" w:rsidP="004B752F">
            <w:pPr>
              <w:rPr>
                <w:ins w:id="138" w:author="Norman Packard" w:date="2020-10-11T23:11:00Z"/>
                <w:rFonts w:ascii="Times New Roman" w:eastAsia="Times New Roman" w:hAnsi="Times New Roman" w:cs="Times New Roman"/>
                <w:lang w:val="en-US"/>
              </w:rPr>
            </w:pPr>
            <w:ins w:id="139" w:author="Norman Packard" w:date="2020-10-11T23:11:00Z">
              <w:r w:rsidRPr="004B752F">
                <w:rPr>
                  <w:rFonts w:ascii="Times New Roman" w:eastAsia="Times New Roman" w:hAnsi="Times New Roman" w:cs="Times New Roman"/>
                  <w:lang w:val="en-US"/>
                </w:rPr>
                <w:t>Pakistan</w:t>
              </w:r>
            </w:ins>
          </w:p>
          <w:p w14:paraId="5B1CF59A" w14:textId="77777777" w:rsidR="004B752F" w:rsidRPr="004B752F" w:rsidRDefault="004B752F" w:rsidP="004B752F">
            <w:pPr>
              <w:rPr>
                <w:ins w:id="140" w:author="Norman Packard" w:date="2020-10-11T23:11:00Z"/>
                <w:rFonts w:ascii="Times New Roman" w:eastAsia="Times New Roman" w:hAnsi="Times New Roman" w:cs="Times New Roman"/>
                <w:lang w:val="en-US"/>
              </w:rPr>
            </w:pPr>
            <w:ins w:id="141" w:author="Norman Packard" w:date="2020-10-11T23:11:00Z">
              <w:r w:rsidRPr="004B752F">
                <w:rPr>
                  <w:rFonts w:ascii="Times New Roman" w:eastAsia="Times New Roman" w:hAnsi="Times New Roman" w:cs="Times New Roman"/>
                  <w:lang w:val="en-US"/>
                </w:rPr>
                <w:t>Saudi Arabia</w:t>
              </w:r>
            </w:ins>
          </w:p>
          <w:p w14:paraId="26A11742" w14:textId="6DE0C2F1" w:rsidR="004B752F" w:rsidRDefault="004B752F" w:rsidP="004B752F">
            <w:pPr>
              <w:rPr>
                <w:ins w:id="142" w:author="Norman Packard" w:date="2020-10-11T23:11:00Z"/>
                <w:rFonts w:ascii="Times New Roman" w:eastAsia="Times New Roman" w:hAnsi="Times New Roman" w:cs="Times New Roman"/>
                <w:lang w:val="en-US"/>
              </w:rPr>
            </w:pPr>
          </w:p>
        </w:tc>
        <w:tc>
          <w:tcPr>
            <w:tcW w:w="2252" w:type="dxa"/>
          </w:tcPr>
          <w:p w14:paraId="474E4097" w14:textId="77777777" w:rsidR="004B752F" w:rsidRPr="004B752F" w:rsidRDefault="004B752F" w:rsidP="004B752F">
            <w:pPr>
              <w:rPr>
                <w:ins w:id="143" w:author="Norman Packard" w:date="2020-10-11T23:11:00Z"/>
                <w:rFonts w:ascii="Times New Roman" w:eastAsia="Times New Roman" w:hAnsi="Times New Roman" w:cs="Times New Roman"/>
                <w:lang w:val="it-IT"/>
                <w:rPrChange w:id="144" w:author="Norman Packard" w:date="2020-10-11T23:12:00Z">
                  <w:rPr>
                    <w:ins w:id="145" w:author="Norman Packard" w:date="2020-10-11T23:11:00Z"/>
                    <w:rFonts w:ascii="Times New Roman" w:eastAsia="Times New Roman" w:hAnsi="Times New Roman" w:cs="Times New Roman"/>
                    <w:lang w:val="en-US"/>
                  </w:rPr>
                </w:rPrChange>
              </w:rPr>
            </w:pPr>
            <w:ins w:id="146" w:author="Norman Packard" w:date="2020-10-11T23:11:00Z">
              <w:r w:rsidRPr="004B752F">
                <w:rPr>
                  <w:rFonts w:ascii="Times New Roman" w:eastAsia="Times New Roman" w:hAnsi="Times New Roman" w:cs="Times New Roman"/>
                  <w:lang w:val="it-IT"/>
                  <w:rPrChange w:id="147" w:author="Norman Packard" w:date="2020-10-11T23:12:00Z">
                    <w:rPr>
                      <w:rFonts w:ascii="Times New Roman" w:eastAsia="Times New Roman" w:hAnsi="Times New Roman" w:cs="Times New Roman"/>
                      <w:lang w:val="en-US"/>
                    </w:rPr>
                  </w:rPrChange>
                </w:rPr>
                <w:t>Australia</w:t>
              </w:r>
            </w:ins>
          </w:p>
          <w:p w14:paraId="2010B5C0" w14:textId="77777777" w:rsidR="004B752F" w:rsidRPr="004B752F" w:rsidRDefault="004B752F" w:rsidP="004B752F">
            <w:pPr>
              <w:rPr>
                <w:ins w:id="148" w:author="Norman Packard" w:date="2020-10-11T23:11:00Z"/>
                <w:rFonts w:ascii="Times New Roman" w:eastAsia="Times New Roman" w:hAnsi="Times New Roman" w:cs="Times New Roman"/>
                <w:lang w:val="it-IT"/>
                <w:rPrChange w:id="149" w:author="Norman Packard" w:date="2020-10-11T23:12:00Z">
                  <w:rPr>
                    <w:ins w:id="150" w:author="Norman Packard" w:date="2020-10-11T23:11:00Z"/>
                    <w:rFonts w:ascii="Times New Roman" w:eastAsia="Times New Roman" w:hAnsi="Times New Roman" w:cs="Times New Roman"/>
                    <w:lang w:val="en-US"/>
                  </w:rPr>
                </w:rPrChange>
              </w:rPr>
            </w:pPr>
            <w:proofErr w:type="spellStart"/>
            <w:ins w:id="151" w:author="Norman Packard" w:date="2020-10-11T23:11:00Z">
              <w:r w:rsidRPr="004B752F">
                <w:rPr>
                  <w:rFonts w:ascii="Times New Roman" w:eastAsia="Times New Roman" w:hAnsi="Times New Roman" w:cs="Times New Roman"/>
                  <w:lang w:val="it-IT"/>
                  <w:rPrChange w:id="152" w:author="Norman Packard" w:date="2020-10-11T23:12:00Z">
                    <w:rPr>
                      <w:rFonts w:ascii="Times New Roman" w:eastAsia="Times New Roman" w:hAnsi="Times New Roman" w:cs="Times New Roman"/>
                      <w:lang w:val="en-US"/>
                    </w:rPr>
                  </w:rPrChange>
                </w:rPr>
                <w:t>Czech</w:t>
              </w:r>
              <w:proofErr w:type="spellEnd"/>
              <w:r w:rsidRPr="004B752F">
                <w:rPr>
                  <w:rFonts w:ascii="Times New Roman" w:eastAsia="Times New Roman" w:hAnsi="Times New Roman" w:cs="Times New Roman"/>
                  <w:lang w:val="it-IT"/>
                  <w:rPrChange w:id="153" w:author="Norman Packard" w:date="2020-10-11T23:12:00Z">
                    <w:rPr>
                      <w:rFonts w:ascii="Times New Roman" w:eastAsia="Times New Roman" w:hAnsi="Times New Roman" w:cs="Times New Roman"/>
                      <w:lang w:val="en-US"/>
                    </w:rPr>
                  </w:rPrChange>
                </w:rPr>
                <w:t xml:space="preserve"> Republic</w:t>
              </w:r>
            </w:ins>
          </w:p>
          <w:p w14:paraId="3C1958DF" w14:textId="77777777" w:rsidR="004B752F" w:rsidRPr="00A55EF7" w:rsidRDefault="004B752F" w:rsidP="004B752F">
            <w:pPr>
              <w:rPr>
                <w:ins w:id="154" w:author="Norman Packard" w:date="2020-10-11T23:11:00Z"/>
                <w:rFonts w:ascii="Times New Roman" w:eastAsia="Times New Roman" w:hAnsi="Times New Roman" w:cs="Times New Roman"/>
                <w:lang w:val="it-IT"/>
              </w:rPr>
            </w:pPr>
            <w:ins w:id="155" w:author="Norman Packard" w:date="2020-10-11T23:11:00Z">
              <w:r w:rsidRPr="00A55EF7">
                <w:rPr>
                  <w:rFonts w:ascii="Times New Roman" w:eastAsia="Times New Roman" w:hAnsi="Times New Roman" w:cs="Times New Roman"/>
                  <w:lang w:val="it-IT"/>
                </w:rPr>
                <w:t>Iran</w:t>
              </w:r>
            </w:ins>
          </w:p>
          <w:p w14:paraId="33733FD9" w14:textId="77777777" w:rsidR="004B752F" w:rsidRPr="00A55EF7" w:rsidRDefault="004B752F" w:rsidP="004B752F">
            <w:pPr>
              <w:rPr>
                <w:ins w:id="156" w:author="Norman Packard" w:date="2020-10-11T23:11:00Z"/>
                <w:rFonts w:ascii="Times New Roman" w:eastAsia="Times New Roman" w:hAnsi="Times New Roman" w:cs="Times New Roman"/>
                <w:lang w:val="it-IT"/>
              </w:rPr>
            </w:pPr>
            <w:ins w:id="157" w:author="Norman Packard" w:date="2020-10-11T23:11:00Z">
              <w:r w:rsidRPr="00A55EF7">
                <w:rPr>
                  <w:rFonts w:ascii="Times New Roman" w:eastAsia="Times New Roman" w:hAnsi="Times New Roman" w:cs="Times New Roman"/>
                  <w:lang w:val="it-IT"/>
                </w:rPr>
                <w:t>Lithuania</w:t>
              </w:r>
            </w:ins>
          </w:p>
          <w:p w14:paraId="676543B1" w14:textId="77777777" w:rsidR="004B752F" w:rsidRPr="00A55EF7" w:rsidRDefault="004B752F" w:rsidP="004B752F">
            <w:pPr>
              <w:rPr>
                <w:ins w:id="158" w:author="Norman Packard" w:date="2020-10-11T23:11:00Z"/>
                <w:rFonts w:ascii="Times New Roman" w:eastAsia="Times New Roman" w:hAnsi="Times New Roman" w:cs="Times New Roman"/>
                <w:lang w:val="it-IT"/>
              </w:rPr>
            </w:pPr>
            <w:ins w:id="159" w:author="Norman Packard" w:date="2020-10-11T23:11:00Z">
              <w:r w:rsidRPr="00A55EF7">
                <w:rPr>
                  <w:rFonts w:ascii="Times New Roman" w:eastAsia="Times New Roman" w:hAnsi="Times New Roman" w:cs="Times New Roman"/>
                  <w:lang w:val="it-IT"/>
                </w:rPr>
                <w:t>Serbia</w:t>
              </w:r>
            </w:ins>
          </w:p>
          <w:p w14:paraId="32E2D1AA" w14:textId="77777777" w:rsidR="004B752F" w:rsidRPr="00A55EF7" w:rsidRDefault="004B752F" w:rsidP="004B752F">
            <w:pPr>
              <w:rPr>
                <w:ins w:id="160" w:author="Norman Packard" w:date="2020-10-11T23:11:00Z"/>
                <w:rFonts w:ascii="Times New Roman" w:eastAsia="Times New Roman" w:hAnsi="Times New Roman" w:cs="Times New Roman"/>
                <w:lang w:val="it-IT"/>
              </w:rPr>
            </w:pPr>
            <w:ins w:id="161" w:author="Norman Packard" w:date="2020-10-11T23:11:00Z">
              <w:r w:rsidRPr="00A55EF7">
                <w:rPr>
                  <w:rFonts w:ascii="Times New Roman" w:eastAsia="Times New Roman" w:hAnsi="Times New Roman" w:cs="Times New Roman"/>
                  <w:lang w:val="it-IT"/>
                </w:rPr>
                <w:t>Slovenia</w:t>
              </w:r>
            </w:ins>
          </w:p>
          <w:p w14:paraId="429243F8" w14:textId="77777777" w:rsidR="004B752F" w:rsidRPr="00A55EF7" w:rsidRDefault="004B752F" w:rsidP="004B752F">
            <w:pPr>
              <w:rPr>
                <w:ins w:id="162" w:author="Norman Packard" w:date="2020-10-11T23:11:00Z"/>
                <w:rFonts w:ascii="Times New Roman" w:eastAsia="Times New Roman" w:hAnsi="Times New Roman" w:cs="Times New Roman"/>
                <w:lang w:val="it-IT"/>
              </w:rPr>
            </w:pPr>
            <w:ins w:id="163" w:author="Norman Packard" w:date="2020-10-11T23:11:00Z">
              <w:r w:rsidRPr="00A55EF7">
                <w:rPr>
                  <w:rFonts w:ascii="Times New Roman" w:eastAsia="Times New Roman" w:hAnsi="Times New Roman" w:cs="Times New Roman"/>
                  <w:lang w:val="it-IT"/>
                </w:rPr>
                <w:t>Albania</w:t>
              </w:r>
            </w:ins>
          </w:p>
          <w:p w14:paraId="00465970" w14:textId="77777777" w:rsidR="004B752F" w:rsidRPr="00A55EF7" w:rsidRDefault="004B752F" w:rsidP="004B752F">
            <w:pPr>
              <w:rPr>
                <w:ins w:id="164" w:author="Norman Packard" w:date="2020-10-11T23:11:00Z"/>
                <w:rFonts w:ascii="Times New Roman" w:eastAsia="Times New Roman" w:hAnsi="Times New Roman" w:cs="Times New Roman"/>
                <w:lang w:val="it-IT"/>
              </w:rPr>
            </w:pPr>
            <w:ins w:id="165" w:author="Norman Packard" w:date="2020-10-11T23:11:00Z">
              <w:r w:rsidRPr="00A55EF7">
                <w:rPr>
                  <w:rFonts w:ascii="Times New Roman" w:eastAsia="Times New Roman" w:hAnsi="Times New Roman" w:cs="Times New Roman"/>
                  <w:lang w:val="it-IT"/>
                </w:rPr>
                <w:t>Argentina</w:t>
              </w:r>
            </w:ins>
          </w:p>
          <w:p w14:paraId="25E1D716" w14:textId="77777777" w:rsidR="004B752F" w:rsidRPr="00A55EF7" w:rsidRDefault="004B752F" w:rsidP="004B752F">
            <w:pPr>
              <w:rPr>
                <w:ins w:id="166" w:author="Norman Packard" w:date="2020-10-11T23:11:00Z"/>
                <w:rFonts w:ascii="Times New Roman" w:eastAsia="Times New Roman" w:hAnsi="Times New Roman" w:cs="Times New Roman"/>
                <w:lang w:val="it-IT"/>
              </w:rPr>
            </w:pPr>
            <w:ins w:id="167" w:author="Norman Packard" w:date="2020-10-11T23:11:00Z">
              <w:r w:rsidRPr="00A55EF7">
                <w:rPr>
                  <w:rFonts w:ascii="Times New Roman" w:eastAsia="Times New Roman" w:hAnsi="Times New Roman" w:cs="Times New Roman"/>
                  <w:lang w:val="it-IT"/>
                </w:rPr>
                <w:t>Bolivia</w:t>
              </w:r>
            </w:ins>
          </w:p>
          <w:p w14:paraId="64051FB6" w14:textId="77777777" w:rsidR="004B752F" w:rsidRPr="00A55EF7" w:rsidRDefault="004B752F" w:rsidP="004B752F">
            <w:pPr>
              <w:rPr>
                <w:ins w:id="168" w:author="Norman Packard" w:date="2020-10-11T23:11:00Z"/>
                <w:rFonts w:ascii="Times New Roman" w:eastAsia="Times New Roman" w:hAnsi="Times New Roman" w:cs="Times New Roman"/>
                <w:lang w:val="it-IT"/>
              </w:rPr>
            </w:pPr>
            <w:ins w:id="169" w:author="Norman Packard" w:date="2020-10-11T23:11:00Z">
              <w:r w:rsidRPr="00A55EF7">
                <w:rPr>
                  <w:rFonts w:ascii="Times New Roman" w:eastAsia="Times New Roman" w:hAnsi="Times New Roman" w:cs="Times New Roman"/>
                  <w:lang w:val="it-IT"/>
                </w:rPr>
                <w:t xml:space="preserve">Bosnia and </w:t>
              </w:r>
              <w:proofErr w:type="spellStart"/>
              <w:r w:rsidRPr="00A55EF7">
                <w:rPr>
                  <w:rFonts w:ascii="Times New Roman" w:eastAsia="Times New Roman" w:hAnsi="Times New Roman" w:cs="Times New Roman"/>
                  <w:lang w:val="it-IT"/>
                </w:rPr>
                <w:t>Herzegovina</w:t>
              </w:r>
              <w:proofErr w:type="spellEnd"/>
            </w:ins>
          </w:p>
          <w:p w14:paraId="339E849A" w14:textId="77777777" w:rsidR="004B752F" w:rsidRPr="00A55EF7" w:rsidRDefault="004B752F" w:rsidP="004B752F">
            <w:pPr>
              <w:rPr>
                <w:ins w:id="170" w:author="Norman Packard" w:date="2020-10-11T23:11:00Z"/>
                <w:rFonts w:ascii="Times New Roman" w:eastAsia="Times New Roman" w:hAnsi="Times New Roman" w:cs="Times New Roman"/>
                <w:lang w:val="it-IT"/>
              </w:rPr>
            </w:pPr>
            <w:ins w:id="171" w:author="Norman Packard" w:date="2020-10-11T23:11:00Z">
              <w:r w:rsidRPr="00A55EF7">
                <w:rPr>
                  <w:rFonts w:ascii="Times New Roman" w:eastAsia="Times New Roman" w:hAnsi="Times New Roman" w:cs="Times New Roman"/>
                  <w:lang w:val="it-IT"/>
                </w:rPr>
                <w:t>Brazil</w:t>
              </w:r>
            </w:ins>
          </w:p>
          <w:p w14:paraId="6351C89B" w14:textId="77777777" w:rsidR="004B752F" w:rsidRPr="00A55EF7" w:rsidRDefault="004B752F" w:rsidP="004B752F">
            <w:pPr>
              <w:rPr>
                <w:ins w:id="172" w:author="Norman Packard" w:date="2020-10-11T23:11:00Z"/>
                <w:rFonts w:ascii="Times New Roman" w:eastAsia="Times New Roman" w:hAnsi="Times New Roman" w:cs="Times New Roman"/>
                <w:lang w:val="it-IT"/>
              </w:rPr>
            </w:pPr>
            <w:ins w:id="173" w:author="Norman Packard" w:date="2020-10-11T23:11:00Z">
              <w:r w:rsidRPr="00A55EF7">
                <w:rPr>
                  <w:rFonts w:ascii="Times New Roman" w:eastAsia="Times New Roman" w:hAnsi="Times New Roman" w:cs="Times New Roman"/>
                  <w:lang w:val="it-IT"/>
                </w:rPr>
                <w:t>Bulgaria</w:t>
              </w:r>
            </w:ins>
          </w:p>
          <w:p w14:paraId="5389D925" w14:textId="77777777" w:rsidR="004B752F" w:rsidRPr="00A55EF7" w:rsidRDefault="004B752F" w:rsidP="004B752F">
            <w:pPr>
              <w:rPr>
                <w:ins w:id="174" w:author="Norman Packard" w:date="2020-10-11T23:11:00Z"/>
                <w:rFonts w:ascii="Times New Roman" w:eastAsia="Times New Roman" w:hAnsi="Times New Roman" w:cs="Times New Roman"/>
                <w:lang w:val="it-IT"/>
              </w:rPr>
            </w:pPr>
            <w:ins w:id="175" w:author="Norman Packard" w:date="2020-10-11T23:11:00Z">
              <w:r w:rsidRPr="00A55EF7">
                <w:rPr>
                  <w:rFonts w:ascii="Times New Roman" w:eastAsia="Times New Roman" w:hAnsi="Times New Roman" w:cs="Times New Roman"/>
                  <w:lang w:val="it-IT"/>
                </w:rPr>
                <w:t>Colombia</w:t>
              </w:r>
            </w:ins>
          </w:p>
          <w:p w14:paraId="6A5C3D6D" w14:textId="77777777" w:rsidR="004B752F" w:rsidRPr="00A55EF7" w:rsidRDefault="004B752F" w:rsidP="004B752F">
            <w:pPr>
              <w:rPr>
                <w:ins w:id="176" w:author="Norman Packard" w:date="2020-10-11T23:11:00Z"/>
                <w:rFonts w:ascii="Times New Roman" w:eastAsia="Times New Roman" w:hAnsi="Times New Roman" w:cs="Times New Roman"/>
                <w:lang w:val="it-IT"/>
              </w:rPr>
            </w:pPr>
            <w:proofErr w:type="spellStart"/>
            <w:ins w:id="177" w:author="Norman Packard" w:date="2020-10-11T23:11:00Z">
              <w:r w:rsidRPr="00A55EF7">
                <w:rPr>
                  <w:rFonts w:ascii="Times New Roman" w:eastAsia="Times New Roman" w:hAnsi="Times New Roman" w:cs="Times New Roman"/>
                  <w:lang w:val="it-IT"/>
                </w:rPr>
                <w:t>Croatia</w:t>
              </w:r>
              <w:proofErr w:type="spellEnd"/>
            </w:ins>
          </w:p>
          <w:p w14:paraId="6FAD6865" w14:textId="77777777" w:rsidR="004B752F" w:rsidRPr="00A55EF7" w:rsidRDefault="004B752F" w:rsidP="004B752F">
            <w:pPr>
              <w:rPr>
                <w:ins w:id="178" w:author="Norman Packard" w:date="2020-10-11T23:11:00Z"/>
                <w:rFonts w:ascii="Times New Roman" w:eastAsia="Times New Roman" w:hAnsi="Times New Roman" w:cs="Times New Roman"/>
                <w:lang w:val="it-IT"/>
              </w:rPr>
            </w:pPr>
            <w:proofErr w:type="spellStart"/>
            <w:ins w:id="179" w:author="Norman Packard" w:date="2020-10-11T23:11:00Z">
              <w:r w:rsidRPr="00A55EF7">
                <w:rPr>
                  <w:rFonts w:ascii="Times New Roman" w:eastAsia="Times New Roman" w:hAnsi="Times New Roman" w:cs="Times New Roman"/>
                  <w:lang w:val="it-IT"/>
                </w:rPr>
                <w:t>Dominican</w:t>
              </w:r>
              <w:proofErr w:type="spellEnd"/>
              <w:r w:rsidRPr="00A55EF7">
                <w:rPr>
                  <w:rFonts w:ascii="Times New Roman" w:eastAsia="Times New Roman" w:hAnsi="Times New Roman" w:cs="Times New Roman"/>
                  <w:lang w:val="it-IT"/>
                </w:rPr>
                <w:t xml:space="preserve"> Republic</w:t>
              </w:r>
            </w:ins>
          </w:p>
          <w:p w14:paraId="6A8AD6D0" w14:textId="77777777" w:rsidR="004B752F" w:rsidRPr="00A55EF7" w:rsidRDefault="004B752F" w:rsidP="004B752F">
            <w:pPr>
              <w:rPr>
                <w:ins w:id="180" w:author="Norman Packard" w:date="2020-10-11T23:11:00Z"/>
                <w:rFonts w:ascii="Times New Roman" w:eastAsia="Times New Roman" w:hAnsi="Times New Roman" w:cs="Times New Roman"/>
                <w:lang w:val="it-IT"/>
              </w:rPr>
            </w:pPr>
            <w:proofErr w:type="spellStart"/>
            <w:ins w:id="181" w:author="Norman Packard" w:date="2020-10-11T23:11:00Z">
              <w:r w:rsidRPr="00A55EF7">
                <w:rPr>
                  <w:rFonts w:ascii="Times New Roman" w:eastAsia="Times New Roman" w:hAnsi="Times New Roman" w:cs="Times New Roman"/>
                  <w:lang w:val="it-IT"/>
                </w:rPr>
                <w:t>Greece</w:t>
              </w:r>
              <w:proofErr w:type="spellEnd"/>
            </w:ins>
          </w:p>
          <w:p w14:paraId="6B5FC798" w14:textId="77777777" w:rsidR="004B752F" w:rsidRPr="00A55EF7" w:rsidRDefault="004B752F" w:rsidP="004B752F">
            <w:pPr>
              <w:rPr>
                <w:ins w:id="182" w:author="Norman Packard" w:date="2020-10-11T23:11:00Z"/>
                <w:rFonts w:ascii="Times New Roman" w:eastAsia="Times New Roman" w:hAnsi="Times New Roman" w:cs="Times New Roman"/>
                <w:lang w:val="it-IT"/>
              </w:rPr>
            </w:pPr>
            <w:ins w:id="183" w:author="Norman Packard" w:date="2020-10-11T23:11:00Z">
              <w:r w:rsidRPr="00A55EF7">
                <w:rPr>
                  <w:rFonts w:ascii="Times New Roman" w:eastAsia="Times New Roman" w:hAnsi="Times New Roman" w:cs="Times New Roman"/>
                  <w:lang w:val="it-IT"/>
                </w:rPr>
                <w:t>Guatemala</w:t>
              </w:r>
            </w:ins>
          </w:p>
          <w:p w14:paraId="547910D9" w14:textId="77777777" w:rsidR="004B752F" w:rsidRPr="00A55EF7" w:rsidRDefault="004B752F" w:rsidP="004B752F">
            <w:pPr>
              <w:rPr>
                <w:ins w:id="184" w:author="Norman Packard" w:date="2020-10-11T23:11:00Z"/>
                <w:rFonts w:ascii="Times New Roman" w:eastAsia="Times New Roman" w:hAnsi="Times New Roman" w:cs="Times New Roman"/>
                <w:lang w:val="it-IT"/>
              </w:rPr>
            </w:pPr>
            <w:ins w:id="185" w:author="Norman Packard" w:date="2020-10-11T23:11:00Z">
              <w:r w:rsidRPr="00A55EF7">
                <w:rPr>
                  <w:rFonts w:ascii="Times New Roman" w:eastAsia="Times New Roman" w:hAnsi="Times New Roman" w:cs="Times New Roman"/>
                  <w:lang w:val="it-IT"/>
                </w:rPr>
                <w:t>Honduras</w:t>
              </w:r>
            </w:ins>
          </w:p>
          <w:p w14:paraId="43882DC6" w14:textId="77777777" w:rsidR="004B752F" w:rsidRPr="00A55EF7" w:rsidRDefault="004B752F" w:rsidP="004B752F">
            <w:pPr>
              <w:rPr>
                <w:ins w:id="186" w:author="Norman Packard" w:date="2020-10-11T23:11:00Z"/>
                <w:rFonts w:ascii="Times New Roman" w:eastAsia="Times New Roman" w:hAnsi="Times New Roman" w:cs="Times New Roman"/>
                <w:lang w:val="it-IT"/>
              </w:rPr>
            </w:pPr>
            <w:ins w:id="187" w:author="Norman Packard" w:date="2020-10-11T23:11:00Z">
              <w:r w:rsidRPr="00A55EF7">
                <w:rPr>
                  <w:rFonts w:ascii="Times New Roman" w:eastAsia="Times New Roman" w:hAnsi="Times New Roman" w:cs="Times New Roman"/>
                  <w:lang w:val="it-IT"/>
                </w:rPr>
                <w:t>India</w:t>
              </w:r>
            </w:ins>
          </w:p>
          <w:p w14:paraId="5A50CFB5" w14:textId="77777777" w:rsidR="004B752F" w:rsidRPr="00A55EF7" w:rsidRDefault="004B752F" w:rsidP="004B752F">
            <w:pPr>
              <w:rPr>
                <w:ins w:id="188" w:author="Norman Packard" w:date="2020-10-11T23:11:00Z"/>
                <w:rFonts w:ascii="Times New Roman" w:eastAsia="Times New Roman" w:hAnsi="Times New Roman" w:cs="Times New Roman"/>
                <w:lang w:val="it-IT"/>
              </w:rPr>
            </w:pPr>
            <w:ins w:id="189" w:author="Norman Packard" w:date="2020-10-11T23:11:00Z">
              <w:r w:rsidRPr="00A55EF7">
                <w:rPr>
                  <w:rFonts w:ascii="Times New Roman" w:eastAsia="Times New Roman" w:hAnsi="Times New Roman" w:cs="Times New Roman"/>
                  <w:lang w:val="it-IT"/>
                </w:rPr>
                <w:t>Iraq</w:t>
              </w:r>
            </w:ins>
          </w:p>
          <w:p w14:paraId="693D373B" w14:textId="77777777" w:rsidR="004B752F" w:rsidRPr="00A55EF7" w:rsidRDefault="004B752F" w:rsidP="004B752F">
            <w:pPr>
              <w:rPr>
                <w:ins w:id="190" w:author="Norman Packard" w:date="2020-10-11T23:11:00Z"/>
                <w:rFonts w:ascii="Times New Roman" w:eastAsia="Times New Roman" w:hAnsi="Times New Roman" w:cs="Times New Roman"/>
                <w:lang w:val="it-IT"/>
              </w:rPr>
            </w:pPr>
            <w:proofErr w:type="spellStart"/>
            <w:ins w:id="191" w:author="Norman Packard" w:date="2020-10-11T23:11:00Z">
              <w:r w:rsidRPr="00A55EF7">
                <w:rPr>
                  <w:rFonts w:ascii="Times New Roman" w:eastAsia="Times New Roman" w:hAnsi="Times New Roman" w:cs="Times New Roman"/>
                  <w:lang w:val="it-IT"/>
                </w:rPr>
                <w:t>Israel</w:t>
              </w:r>
              <w:proofErr w:type="spellEnd"/>
            </w:ins>
          </w:p>
          <w:p w14:paraId="6C7CC286" w14:textId="77777777" w:rsidR="004B752F" w:rsidRPr="00A55EF7" w:rsidRDefault="004B752F" w:rsidP="004B752F">
            <w:pPr>
              <w:rPr>
                <w:ins w:id="192" w:author="Norman Packard" w:date="2020-10-11T23:11:00Z"/>
                <w:rFonts w:ascii="Times New Roman" w:eastAsia="Times New Roman" w:hAnsi="Times New Roman" w:cs="Times New Roman"/>
                <w:lang w:val="it-IT"/>
              </w:rPr>
            </w:pPr>
            <w:ins w:id="193" w:author="Norman Packard" w:date="2020-10-11T23:11:00Z">
              <w:r w:rsidRPr="00A55EF7">
                <w:rPr>
                  <w:rFonts w:ascii="Times New Roman" w:eastAsia="Times New Roman" w:hAnsi="Times New Roman" w:cs="Times New Roman"/>
                  <w:lang w:val="it-IT"/>
                </w:rPr>
                <w:t>Kosovo</w:t>
              </w:r>
            </w:ins>
          </w:p>
          <w:p w14:paraId="093F84B2" w14:textId="77777777" w:rsidR="004B752F" w:rsidRPr="00A55EF7" w:rsidRDefault="004B752F" w:rsidP="004B752F">
            <w:pPr>
              <w:rPr>
                <w:ins w:id="194" w:author="Norman Packard" w:date="2020-10-11T23:11:00Z"/>
                <w:rFonts w:ascii="Times New Roman" w:eastAsia="Times New Roman" w:hAnsi="Times New Roman" w:cs="Times New Roman"/>
                <w:lang w:val="it-IT"/>
              </w:rPr>
            </w:pPr>
            <w:ins w:id="195" w:author="Norman Packard" w:date="2020-10-11T23:11:00Z">
              <w:r w:rsidRPr="00A55EF7">
                <w:rPr>
                  <w:rFonts w:ascii="Times New Roman" w:eastAsia="Times New Roman" w:hAnsi="Times New Roman" w:cs="Times New Roman"/>
                  <w:lang w:val="it-IT"/>
                </w:rPr>
                <w:t>Lebanon</w:t>
              </w:r>
            </w:ins>
          </w:p>
          <w:p w14:paraId="64D2576F" w14:textId="77777777" w:rsidR="004B752F" w:rsidRPr="00A55EF7" w:rsidRDefault="004B752F" w:rsidP="004B752F">
            <w:pPr>
              <w:rPr>
                <w:ins w:id="196" w:author="Norman Packard" w:date="2020-10-11T23:11:00Z"/>
                <w:rFonts w:ascii="Times New Roman" w:eastAsia="Times New Roman" w:hAnsi="Times New Roman" w:cs="Times New Roman"/>
                <w:lang w:val="it-IT"/>
              </w:rPr>
            </w:pPr>
            <w:ins w:id="197" w:author="Norman Packard" w:date="2020-10-11T23:11:00Z">
              <w:r w:rsidRPr="00A55EF7">
                <w:rPr>
                  <w:rFonts w:ascii="Times New Roman" w:eastAsia="Times New Roman" w:hAnsi="Times New Roman" w:cs="Times New Roman"/>
                  <w:lang w:val="it-IT"/>
                </w:rPr>
                <w:t>Macedonia</w:t>
              </w:r>
            </w:ins>
          </w:p>
          <w:p w14:paraId="7471350F" w14:textId="77777777" w:rsidR="004B752F" w:rsidRPr="00A55EF7" w:rsidRDefault="004B752F" w:rsidP="004B752F">
            <w:pPr>
              <w:rPr>
                <w:ins w:id="198" w:author="Norman Packard" w:date="2020-10-11T23:11:00Z"/>
                <w:rFonts w:ascii="Times New Roman" w:eastAsia="Times New Roman" w:hAnsi="Times New Roman" w:cs="Times New Roman"/>
                <w:lang w:val="it-IT"/>
              </w:rPr>
            </w:pPr>
            <w:ins w:id="199" w:author="Norman Packard" w:date="2020-10-11T23:11:00Z">
              <w:r w:rsidRPr="00A55EF7">
                <w:rPr>
                  <w:rFonts w:ascii="Times New Roman" w:eastAsia="Times New Roman" w:hAnsi="Times New Roman" w:cs="Times New Roman"/>
                  <w:lang w:val="it-IT"/>
                </w:rPr>
                <w:t>Mexico</w:t>
              </w:r>
            </w:ins>
          </w:p>
          <w:p w14:paraId="360D6454" w14:textId="77777777" w:rsidR="004B752F" w:rsidRPr="00A55EF7" w:rsidRDefault="004B752F" w:rsidP="004B752F">
            <w:pPr>
              <w:rPr>
                <w:ins w:id="200" w:author="Norman Packard" w:date="2020-10-11T23:11:00Z"/>
                <w:rFonts w:ascii="Times New Roman" w:eastAsia="Times New Roman" w:hAnsi="Times New Roman" w:cs="Times New Roman"/>
                <w:lang w:val="it-IT"/>
              </w:rPr>
            </w:pPr>
            <w:ins w:id="201" w:author="Norman Packard" w:date="2020-10-11T23:11:00Z">
              <w:r w:rsidRPr="00A55EF7">
                <w:rPr>
                  <w:rFonts w:ascii="Times New Roman" w:eastAsia="Times New Roman" w:hAnsi="Times New Roman" w:cs="Times New Roman"/>
                  <w:lang w:val="it-IT"/>
                </w:rPr>
                <w:t>Moldova</w:t>
              </w:r>
            </w:ins>
          </w:p>
          <w:p w14:paraId="3ACEC94D" w14:textId="77777777" w:rsidR="004B752F" w:rsidRPr="00A55EF7" w:rsidRDefault="004B752F" w:rsidP="004B752F">
            <w:pPr>
              <w:rPr>
                <w:ins w:id="202" w:author="Norman Packard" w:date="2020-10-11T23:11:00Z"/>
                <w:rFonts w:ascii="Times New Roman" w:eastAsia="Times New Roman" w:hAnsi="Times New Roman" w:cs="Times New Roman"/>
                <w:lang w:val="it-IT"/>
              </w:rPr>
            </w:pPr>
            <w:ins w:id="203" w:author="Norman Packard" w:date="2020-10-11T23:11:00Z">
              <w:r w:rsidRPr="00A55EF7">
                <w:rPr>
                  <w:rFonts w:ascii="Times New Roman" w:eastAsia="Times New Roman" w:hAnsi="Times New Roman" w:cs="Times New Roman"/>
                  <w:lang w:val="it-IT"/>
                </w:rPr>
                <w:t>Morocco</w:t>
              </w:r>
            </w:ins>
          </w:p>
          <w:p w14:paraId="2A0D6032" w14:textId="77777777" w:rsidR="004B752F" w:rsidRPr="004B752F" w:rsidRDefault="004B752F" w:rsidP="004B752F">
            <w:pPr>
              <w:rPr>
                <w:ins w:id="204" w:author="Norman Packard" w:date="2020-10-11T23:11:00Z"/>
                <w:rFonts w:ascii="Times New Roman" w:eastAsia="Times New Roman" w:hAnsi="Times New Roman" w:cs="Times New Roman"/>
                <w:lang w:val="en-US"/>
                <w:rPrChange w:id="205" w:author="Norman Packard" w:date="2020-10-11T23:12:00Z">
                  <w:rPr>
                    <w:ins w:id="206" w:author="Norman Packard" w:date="2020-10-11T23:11:00Z"/>
                    <w:rFonts w:ascii="Times New Roman" w:eastAsia="Times New Roman" w:hAnsi="Times New Roman" w:cs="Times New Roman"/>
                    <w:lang w:val="it-IT"/>
                  </w:rPr>
                </w:rPrChange>
              </w:rPr>
            </w:pPr>
            <w:ins w:id="207" w:author="Norman Packard" w:date="2020-10-11T23:11:00Z">
              <w:r w:rsidRPr="004B752F">
                <w:rPr>
                  <w:rFonts w:ascii="Times New Roman" w:eastAsia="Times New Roman" w:hAnsi="Times New Roman" w:cs="Times New Roman"/>
                  <w:lang w:val="en-US"/>
                  <w:rPrChange w:id="208" w:author="Norman Packard" w:date="2020-10-11T23:12:00Z">
                    <w:rPr>
                      <w:rFonts w:ascii="Times New Roman" w:eastAsia="Times New Roman" w:hAnsi="Times New Roman" w:cs="Times New Roman"/>
                      <w:lang w:val="it-IT"/>
                    </w:rPr>
                  </w:rPrChange>
                </w:rPr>
                <w:t>Panama</w:t>
              </w:r>
            </w:ins>
          </w:p>
          <w:p w14:paraId="5E30341B" w14:textId="77777777" w:rsidR="004B752F" w:rsidRPr="004B752F" w:rsidRDefault="004B752F" w:rsidP="004B752F">
            <w:pPr>
              <w:rPr>
                <w:ins w:id="209" w:author="Norman Packard" w:date="2020-10-11T23:11:00Z"/>
                <w:rFonts w:ascii="Times New Roman" w:eastAsia="Times New Roman" w:hAnsi="Times New Roman" w:cs="Times New Roman"/>
                <w:lang w:val="en-US"/>
                <w:rPrChange w:id="210" w:author="Norman Packard" w:date="2020-10-11T23:12:00Z">
                  <w:rPr>
                    <w:ins w:id="211" w:author="Norman Packard" w:date="2020-10-11T23:11:00Z"/>
                    <w:rFonts w:ascii="Times New Roman" w:eastAsia="Times New Roman" w:hAnsi="Times New Roman" w:cs="Times New Roman"/>
                    <w:lang w:val="it-IT"/>
                  </w:rPr>
                </w:rPrChange>
              </w:rPr>
            </w:pPr>
            <w:ins w:id="212" w:author="Norman Packard" w:date="2020-10-11T23:11:00Z">
              <w:r w:rsidRPr="004B752F">
                <w:rPr>
                  <w:rFonts w:ascii="Times New Roman" w:eastAsia="Times New Roman" w:hAnsi="Times New Roman" w:cs="Times New Roman"/>
                  <w:lang w:val="en-US"/>
                  <w:rPrChange w:id="213" w:author="Norman Packard" w:date="2020-10-11T23:12:00Z">
                    <w:rPr>
                      <w:rFonts w:ascii="Times New Roman" w:eastAsia="Times New Roman" w:hAnsi="Times New Roman" w:cs="Times New Roman"/>
                      <w:lang w:val="it-IT"/>
                    </w:rPr>
                  </w:rPrChange>
                </w:rPr>
                <w:t>Peru</w:t>
              </w:r>
            </w:ins>
          </w:p>
          <w:p w14:paraId="7A4BD6C2" w14:textId="77777777" w:rsidR="004B752F" w:rsidRPr="004B752F" w:rsidRDefault="004B752F" w:rsidP="004B752F">
            <w:pPr>
              <w:rPr>
                <w:ins w:id="214" w:author="Norman Packard" w:date="2020-10-11T23:11:00Z"/>
                <w:rFonts w:ascii="Times New Roman" w:eastAsia="Times New Roman" w:hAnsi="Times New Roman" w:cs="Times New Roman"/>
                <w:lang w:val="en-US"/>
                <w:rPrChange w:id="215" w:author="Norman Packard" w:date="2020-10-11T23:12:00Z">
                  <w:rPr>
                    <w:ins w:id="216" w:author="Norman Packard" w:date="2020-10-11T23:11:00Z"/>
                    <w:rFonts w:ascii="Times New Roman" w:eastAsia="Times New Roman" w:hAnsi="Times New Roman" w:cs="Times New Roman"/>
                    <w:lang w:val="it-IT"/>
                  </w:rPr>
                </w:rPrChange>
              </w:rPr>
            </w:pPr>
            <w:ins w:id="217" w:author="Norman Packard" w:date="2020-10-11T23:11:00Z">
              <w:r w:rsidRPr="004B752F">
                <w:rPr>
                  <w:rFonts w:ascii="Times New Roman" w:eastAsia="Times New Roman" w:hAnsi="Times New Roman" w:cs="Times New Roman"/>
                  <w:lang w:val="en-US"/>
                  <w:rPrChange w:id="218" w:author="Norman Packard" w:date="2020-10-11T23:12:00Z">
                    <w:rPr>
                      <w:rFonts w:ascii="Times New Roman" w:eastAsia="Times New Roman" w:hAnsi="Times New Roman" w:cs="Times New Roman"/>
                      <w:lang w:val="it-IT"/>
                    </w:rPr>
                  </w:rPrChange>
                </w:rPr>
                <w:t>Philippines</w:t>
              </w:r>
            </w:ins>
          </w:p>
          <w:p w14:paraId="4A7AC058" w14:textId="77777777" w:rsidR="004B752F" w:rsidRPr="004B752F" w:rsidRDefault="004B752F" w:rsidP="004B752F">
            <w:pPr>
              <w:rPr>
                <w:ins w:id="219" w:author="Norman Packard" w:date="2020-10-11T23:11:00Z"/>
                <w:rFonts w:ascii="Times New Roman" w:eastAsia="Times New Roman" w:hAnsi="Times New Roman" w:cs="Times New Roman"/>
                <w:lang w:val="en-US"/>
              </w:rPr>
            </w:pPr>
            <w:ins w:id="220" w:author="Norman Packard" w:date="2020-10-11T23:11:00Z">
              <w:r w:rsidRPr="004B752F">
                <w:rPr>
                  <w:rFonts w:ascii="Times New Roman" w:eastAsia="Times New Roman" w:hAnsi="Times New Roman" w:cs="Times New Roman"/>
                  <w:lang w:val="en-US"/>
                </w:rPr>
                <w:t>Romania</w:t>
              </w:r>
            </w:ins>
          </w:p>
          <w:p w14:paraId="6231D126" w14:textId="77777777" w:rsidR="004B752F" w:rsidRPr="004B752F" w:rsidRDefault="004B752F" w:rsidP="004B752F">
            <w:pPr>
              <w:rPr>
                <w:ins w:id="221" w:author="Norman Packard" w:date="2020-10-11T23:11:00Z"/>
                <w:rFonts w:ascii="Times New Roman" w:eastAsia="Times New Roman" w:hAnsi="Times New Roman" w:cs="Times New Roman"/>
                <w:lang w:val="en-US"/>
              </w:rPr>
            </w:pPr>
            <w:ins w:id="222" w:author="Norman Packard" w:date="2020-10-11T23:11:00Z">
              <w:r w:rsidRPr="004B752F">
                <w:rPr>
                  <w:rFonts w:ascii="Times New Roman" w:eastAsia="Times New Roman" w:hAnsi="Times New Roman" w:cs="Times New Roman"/>
                  <w:lang w:val="en-US"/>
                </w:rPr>
                <w:t>South Africa</w:t>
              </w:r>
            </w:ins>
          </w:p>
          <w:p w14:paraId="2C318F33" w14:textId="77777777" w:rsidR="004B752F" w:rsidRPr="004B752F" w:rsidRDefault="004B752F" w:rsidP="004B752F">
            <w:pPr>
              <w:rPr>
                <w:ins w:id="223" w:author="Norman Packard" w:date="2020-10-11T23:11:00Z"/>
                <w:rFonts w:ascii="Times New Roman" w:eastAsia="Times New Roman" w:hAnsi="Times New Roman" w:cs="Times New Roman"/>
                <w:lang w:val="en-US"/>
              </w:rPr>
            </w:pPr>
            <w:ins w:id="224" w:author="Norman Packard" w:date="2020-10-11T23:11:00Z">
              <w:r w:rsidRPr="004B752F">
                <w:rPr>
                  <w:rFonts w:ascii="Times New Roman" w:eastAsia="Times New Roman" w:hAnsi="Times New Roman" w:cs="Times New Roman"/>
                  <w:lang w:val="en-US"/>
                </w:rPr>
                <w:t>Tunisia</w:t>
              </w:r>
            </w:ins>
          </w:p>
          <w:p w14:paraId="044F5CB1" w14:textId="77777777" w:rsidR="004B752F" w:rsidRPr="004B752F" w:rsidRDefault="004B752F" w:rsidP="004B752F">
            <w:pPr>
              <w:rPr>
                <w:ins w:id="225" w:author="Norman Packard" w:date="2020-10-11T23:11:00Z"/>
                <w:rFonts w:ascii="Times New Roman" w:eastAsia="Times New Roman" w:hAnsi="Times New Roman" w:cs="Times New Roman"/>
                <w:lang w:val="en-US"/>
              </w:rPr>
            </w:pPr>
            <w:ins w:id="226" w:author="Norman Packard" w:date="2020-10-11T23:11:00Z">
              <w:r w:rsidRPr="004B752F">
                <w:rPr>
                  <w:rFonts w:ascii="Times New Roman" w:eastAsia="Times New Roman" w:hAnsi="Times New Roman" w:cs="Times New Roman"/>
                  <w:lang w:val="en-US"/>
                </w:rPr>
                <w:t>Ukraine</w:t>
              </w:r>
            </w:ins>
          </w:p>
          <w:p w14:paraId="73A39883" w14:textId="77777777" w:rsidR="004B752F" w:rsidRPr="004B752F" w:rsidRDefault="004B752F" w:rsidP="004B752F">
            <w:pPr>
              <w:rPr>
                <w:ins w:id="227" w:author="Norman Packard" w:date="2020-10-11T23:11:00Z"/>
                <w:rFonts w:ascii="Times New Roman" w:eastAsia="Times New Roman" w:hAnsi="Times New Roman" w:cs="Times New Roman"/>
                <w:lang w:val="en-US"/>
              </w:rPr>
            </w:pPr>
            <w:ins w:id="228" w:author="Norman Packard" w:date="2020-10-11T23:11:00Z">
              <w:r w:rsidRPr="004B752F">
                <w:rPr>
                  <w:rFonts w:ascii="Times New Roman" w:eastAsia="Times New Roman" w:hAnsi="Times New Roman" w:cs="Times New Roman"/>
                  <w:lang w:val="en-US"/>
                </w:rPr>
                <w:t>United States</w:t>
              </w:r>
            </w:ins>
          </w:p>
          <w:p w14:paraId="0D061094" w14:textId="77777777" w:rsidR="004B752F" w:rsidRDefault="004B752F" w:rsidP="0023072A">
            <w:pPr>
              <w:rPr>
                <w:ins w:id="229" w:author="Norman Packard" w:date="2020-10-11T23:11:00Z"/>
                <w:rFonts w:ascii="Times New Roman" w:eastAsia="Times New Roman" w:hAnsi="Times New Roman" w:cs="Times New Roman"/>
                <w:lang w:val="en-US"/>
              </w:rPr>
            </w:pPr>
          </w:p>
        </w:tc>
        <w:tc>
          <w:tcPr>
            <w:tcW w:w="2253" w:type="dxa"/>
          </w:tcPr>
          <w:p w14:paraId="2FDE525F" w14:textId="77777777" w:rsidR="004B752F" w:rsidRPr="004B752F" w:rsidRDefault="004B752F" w:rsidP="004B752F">
            <w:pPr>
              <w:rPr>
                <w:ins w:id="230" w:author="Norman Packard" w:date="2020-10-11T23:11:00Z"/>
                <w:rFonts w:ascii="Times New Roman" w:eastAsia="Times New Roman" w:hAnsi="Times New Roman" w:cs="Times New Roman"/>
                <w:lang w:val="en-US"/>
              </w:rPr>
            </w:pPr>
            <w:ins w:id="231" w:author="Norman Packard" w:date="2020-10-11T23:11:00Z">
              <w:r w:rsidRPr="004B752F">
                <w:rPr>
                  <w:rFonts w:ascii="Times New Roman" w:eastAsia="Times New Roman" w:hAnsi="Times New Roman" w:cs="Times New Roman"/>
                  <w:lang w:val="en-US"/>
                </w:rPr>
                <w:t>Hungary</w:t>
              </w:r>
            </w:ins>
          </w:p>
          <w:p w14:paraId="7F0ACF43" w14:textId="77777777" w:rsidR="004B752F" w:rsidRPr="004B752F" w:rsidRDefault="004B752F" w:rsidP="004B752F">
            <w:pPr>
              <w:rPr>
                <w:ins w:id="232" w:author="Norman Packard" w:date="2020-10-11T23:11:00Z"/>
                <w:rFonts w:ascii="Times New Roman" w:eastAsia="Times New Roman" w:hAnsi="Times New Roman" w:cs="Times New Roman"/>
                <w:lang w:val="en-US"/>
              </w:rPr>
            </w:pPr>
            <w:ins w:id="233" w:author="Norman Packard" w:date="2020-10-11T23:11:00Z">
              <w:r w:rsidRPr="004B752F">
                <w:rPr>
                  <w:rFonts w:ascii="Times New Roman" w:eastAsia="Times New Roman" w:hAnsi="Times New Roman" w:cs="Times New Roman"/>
                  <w:lang w:val="en-US"/>
                </w:rPr>
                <w:t>Kuwait</w:t>
              </w:r>
            </w:ins>
          </w:p>
          <w:p w14:paraId="5CBE4BDA" w14:textId="77777777" w:rsidR="004B752F" w:rsidRPr="004B752F" w:rsidRDefault="004B752F" w:rsidP="004B752F">
            <w:pPr>
              <w:rPr>
                <w:ins w:id="234" w:author="Norman Packard" w:date="2020-10-11T23:11:00Z"/>
                <w:rFonts w:ascii="Times New Roman" w:eastAsia="Times New Roman" w:hAnsi="Times New Roman" w:cs="Times New Roman"/>
                <w:lang w:val="en-US"/>
              </w:rPr>
            </w:pPr>
            <w:ins w:id="235" w:author="Norman Packard" w:date="2020-10-11T23:11:00Z">
              <w:r w:rsidRPr="004B752F">
                <w:rPr>
                  <w:rFonts w:ascii="Times New Roman" w:eastAsia="Times New Roman" w:hAnsi="Times New Roman" w:cs="Times New Roman"/>
                  <w:lang w:val="en-US"/>
                </w:rPr>
                <w:t>Poland</w:t>
              </w:r>
            </w:ins>
          </w:p>
          <w:p w14:paraId="0B70D69F" w14:textId="77777777" w:rsidR="004B752F" w:rsidRPr="004B752F" w:rsidRDefault="004B752F" w:rsidP="004B752F">
            <w:pPr>
              <w:rPr>
                <w:ins w:id="236" w:author="Norman Packard" w:date="2020-10-11T23:11:00Z"/>
                <w:rFonts w:ascii="Times New Roman" w:eastAsia="Times New Roman" w:hAnsi="Times New Roman" w:cs="Times New Roman"/>
                <w:lang w:val="en-US"/>
              </w:rPr>
            </w:pPr>
            <w:ins w:id="237" w:author="Norman Packard" w:date="2020-10-11T23:11:00Z">
              <w:r w:rsidRPr="004B752F">
                <w:rPr>
                  <w:rFonts w:ascii="Times New Roman" w:eastAsia="Times New Roman" w:hAnsi="Times New Roman" w:cs="Times New Roman"/>
                  <w:lang w:val="en-US"/>
                </w:rPr>
                <w:t>Portugal</w:t>
              </w:r>
            </w:ins>
          </w:p>
          <w:p w14:paraId="02E63EDF" w14:textId="77777777" w:rsidR="004B752F" w:rsidRPr="004B752F" w:rsidRDefault="004B752F" w:rsidP="004B752F">
            <w:pPr>
              <w:rPr>
                <w:ins w:id="238" w:author="Norman Packard" w:date="2020-10-11T23:11:00Z"/>
                <w:rFonts w:ascii="Times New Roman" w:eastAsia="Times New Roman" w:hAnsi="Times New Roman" w:cs="Times New Roman"/>
                <w:lang w:val="en-US"/>
              </w:rPr>
            </w:pPr>
            <w:ins w:id="239" w:author="Norman Packard" w:date="2020-10-11T23:11:00Z">
              <w:r w:rsidRPr="004B752F">
                <w:rPr>
                  <w:rFonts w:ascii="Times New Roman" w:eastAsia="Times New Roman" w:hAnsi="Times New Roman" w:cs="Times New Roman"/>
                  <w:lang w:val="en-US"/>
                </w:rPr>
                <w:t>Austria</w:t>
              </w:r>
            </w:ins>
          </w:p>
          <w:p w14:paraId="5606B1D3" w14:textId="77777777" w:rsidR="004B752F" w:rsidRPr="004B752F" w:rsidRDefault="004B752F" w:rsidP="004B752F">
            <w:pPr>
              <w:rPr>
                <w:ins w:id="240" w:author="Norman Packard" w:date="2020-10-11T23:11:00Z"/>
                <w:rFonts w:ascii="Times New Roman" w:eastAsia="Times New Roman" w:hAnsi="Times New Roman" w:cs="Times New Roman"/>
                <w:lang w:val="en-US"/>
              </w:rPr>
            </w:pPr>
            <w:ins w:id="241" w:author="Norman Packard" w:date="2020-10-11T23:11:00Z">
              <w:r w:rsidRPr="004B752F">
                <w:rPr>
                  <w:rFonts w:ascii="Times New Roman" w:eastAsia="Times New Roman" w:hAnsi="Times New Roman" w:cs="Times New Roman"/>
                  <w:lang w:val="en-US"/>
                </w:rPr>
                <w:t>Belarus</w:t>
              </w:r>
            </w:ins>
          </w:p>
          <w:p w14:paraId="59E0CA10" w14:textId="77777777" w:rsidR="004B752F" w:rsidRPr="004B752F" w:rsidRDefault="004B752F" w:rsidP="004B752F">
            <w:pPr>
              <w:rPr>
                <w:ins w:id="242" w:author="Norman Packard" w:date="2020-10-11T23:11:00Z"/>
                <w:rFonts w:ascii="Times New Roman" w:eastAsia="Times New Roman" w:hAnsi="Times New Roman" w:cs="Times New Roman"/>
                <w:lang w:val="en-US"/>
              </w:rPr>
            </w:pPr>
            <w:ins w:id="243" w:author="Norman Packard" w:date="2020-10-11T23:11:00Z">
              <w:r w:rsidRPr="004B752F">
                <w:rPr>
                  <w:rFonts w:ascii="Times New Roman" w:eastAsia="Times New Roman" w:hAnsi="Times New Roman" w:cs="Times New Roman"/>
                  <w:lang w:val="en-US"/>
                </w:rPr>
                <w:t>Belgium</w:t>
              </w:r>
            </w:ins>
          </w:p>
          <w:p w14:paraId="1FB4B390" w14:textId="77777777" w:rsidR="004B752F" w:rsidRPr="004B752F" w:rsidRDefault="004B752F" w:rsidP="004B752F">
            <w:pPr>
              <w:rPr>
                <w:ins w:id="244" w:author="Norman Packard" w:date="2020-10-11T23:11:00Z"/>
                <w:rFonts w:ascii="Times New Roman" w:eastAsia="Times New Roman" w:hAnsi="Times New Roman" w:cs="Times New Roman"/>
                <w:lang w:val="en-US"/>
              </w:rPr>
            </w:pPr>
            <w:ins w:id="245" w:author="Norman Packard" w:date="2020-10-11T23:11:00Z">
              <w:r w:rsidRPr="004B752F">
                <w:rPr>
                  <w:rFonts w:ascii="Times New Roman" w:eastAsia="Times New Roman" w:hAnsi="Times New Roman" w:cs="Times New Roman"/>
                  <w:lang w:val="en-US"/>
                </w:rPr>
                <w:t>Canada</w:t>
              </w:r>
            </w:ins>
          </w:p>
          <w:p w14:paraId="7259566E" w14:textId="77777777" w:rsidR="004B752F" w:rsidRPr="004B752F" w:rsidRDefault="004B752F" w:rsidP="004B752F">
            <w:pPr>
              <w:rPr>
                <w:ins w:id="246" w:author="Norman Packard" w:date="2020-10-11T23:11:00Z"/>
                <w:rFonts w:ascii="Times New Roman" w:eastAsia="Times New Roman" w:hAnsi="Times New Roman" w:cs="Times New Roman"/>
                <w:lang w:val="en-US"/>
              </w:rPr>
            </w:pPr>
            <w:ins w:id="247" w:author="Norman Packard" w:date="2020-10-11T23:11:00Z">
              <w:r w:rsidRPr="004B752F">
                <w:rPr>
                  <w:rFonts w:ascii="Times New Roman" w:eastAsia="Times New Roman" w:hAnsi="Times New Roman" w:cs="Times New Roman"/>
                  <w:lang w:val="en-US"/>
                </w:rPr>
                <w:t>Finland</w:t>
              </w:r>
            </w:ins>
          </w:p>
          <w:p w14:paraId="68559FDC" w14:textId="77777777" w:rsidR="004B752F" w:rsidRPr="004B752F" w:rsidRDefault="004B752F" w:rsidP="004B752F">
            <w:pPr>
              <w:rPr>
                <w:ins w:id="248" w:author="Norman Packard" w:date="2020-10-11T23:11:00Z"/>
                <w:rFonts w:ascii="Times New Roman" w:eastAsia="Times New Roman" w:hAnsi="Times New Roman" w:cs="Times New Roman"/>
                <w:lang w:val="en-US"/>
              </w:rPr>
            </w:pPr>
            <w:ins w:id="249" w:author="Norman Packard" w:date="2020-10-11T23:11:00Z">
              <w:r w:rsidRPr="004B752F">
                <w:rPr>
                  <w:rFonts w:ascii="Times New Roman" w:eastAsia="Times New Roman" w:hAnsi="Times New Roman" w:cs="Times New Roman"/>
                  <w:lang w:val="en-US"/>
                </w:rPr>
                <w:t>Germany</w:t>
              </w:r>
            </w:ins>
          </w:p>
          <w:p w14:paraId="37E2BC53" w14:textId="77777777" w:rsidR="004B752F" w:rsidRPr="004B752F" w:rsidRDefault="004B752F" w:rsidP="004B752F">
            <w:pPr>
              <w:rPr>
                <w:ins w:id="250" w:author="Norman Packard" w:date="2020-10-11T23:11:00Z"/>
                <w:rFonts w:ascii="Times New Roman" w:eastAsia="Times New Roman" w:hAnsi="Times New Roman" w:cs="Times New Roman"/>
                <w:lang w:val="en-US"/>
              </w:rPr>
            </w:pPr>
            <w:ins w:id="251" w:author="Norman Packard" w:date="2020-10-11T23:11:00Z">
              <w:r w:rsidRPr="004B752F">
                <w:rPr>
                  <w:rFonts w:ascii="Times New Roman" w:eastAsia="Times New Roman" w:hAnsi="Times New Roman" w:cs="Times New Roman"/>
                  <w:lang w:val="en-US"/>
                </w:rPr>
                <w:t>Ireland</w:t>
              </w:r>
            </w:ins>
          </w:p>
          <w:p w14:paraId="105F8A3B" w14:textId="77777777" w:rsidR="004B752F" w:rsidRPr="004B752F" w:rsidRDefault="004B752F" w:rsidP="004B752F">
            <w:pPr>
              <w:rPr>
                <w:ins w:id="252" w:author="Norman Packard" w:date="2020-10-11T23:11:00Z"/>
                <w:rFonts w:ascii="Times New Roman" w:eastAsia="Times New Roman" w:hAnsi="Times New Roman" w:cs="Times New Roman"/>
                <w:lang w:val="en-US"/>
              </w:rPr>
            </w:pPr>
            <w:ins w:id="253" w:author="Norman Packard" w:date="2020-10-11T23:11:00Z">
              <w:r w:rsidRPr="004B752F">
                <w:rPr>
                  <w:rFonts w:ascii="Times New Roman" w:eastAsia="Times New Roman" w:hAnsi="Times New Roman" w:cs="Times New Roman"/>
                  <w:lang w:val="en-US"/>
                </w:rPr>
                <w:t>Italy</w:t>
              </w:r>
            </w:ins>
          </w:p>
          <w:p w14:paraId="3C46B740" w14:textId="77777777" w:rsidR="004B752F" w:rsidRPr="004B752F" w:rsidRDefault="004B752F" w:rsidP="004B752F">
            <w:pPr>
              <w:rPr>
                <w:ins w:id="254" w:author="Norman Packard" w:date="2020-10-11T23:11:00Z"/>
                <w:rFonts w:ascii="Times New Roman" w:eastAsia="Times New Roman" w:hAnsi="Times New Roman" w:cs="Times New Roman"/>
                <w:lang w:val="en-US"/>
              </w:rPr>
            </w:pPr>
            <w:ins w:id="255" w:author="Norman Packard" w:date="2020-10-11T23:11:00Z">
              <w:r w:rsidRPr="004B752F">
                <w:rPr>
                  <w:rFonts w:ascii="Times New Roman" w:eastAsia="Times New Roman" w:hAnsi="Times New Roman" w:cs="Times New Roman"/>
                  <w:lang w:val="en-US"/>
                </w:rPr>
                <w:t>Luxembourg</w:t>
              </w:r>
            </w:ins>
          </w:p>
          <w:p w14:paraId="7FF0E677" w14:textId="77777777" w:rsidR="004B752F" w:rsidRPr="004B752F" w:rsidRDefault="004B752F" w:rsidP="004B752F">
            <w:pPr>
              <w:rPr>
                <w:ins w:id="256" w:author="Norman Packard" w:date="2020-10-11T23:11:00Z"/>
                <w:rFonts w:ascii="Times New Roman" w:eastAsia="Times New Roman" w:hAnsi="Times New Roman" w:cs="Times New Roman"/>
                <w:lang w:val="en-US"/>
              </w:rPr>
            </w:pPr>
            <w:ins w:id="257" w:author="Norman Packard" w:date="2020-10-11T23:11:00Z">
              <w:r w:rsidRPr="004B752F">
                <w:rPr>
                  <w:rFonts w:ascii="Times New Roman" w:eastAsia="Times New Roman" w:hAnsi="Times New Roman" w:cs="Times New Roman"/>
                  <w:lang w:val="en-US"/>
                </w:rPr>
                <w:t>Norway</w:t>
              </w:r>
            </w:ins>
          </w:p>
          <w:p w14:paraId="57C669BA" w14:textId="77777777" w:rsidR="004B752F" w:rsidRPr="004B752F" w:rsidRDefault="004B752F" w:rsidP="004B752F">
            <w:pPr>
              <w:rPr>
                <w:ins w:id="258" w:author="Norman Packard" w:date="2020-10-11T23:11:00Z"/>
                <w:rFonts w:ascii="Times New Roman" w:eastAsia="Times New Roman" w:hAnsi="Times New Roman" w:cs="Times New Roman"/>
                <w:lang w:val="en-US"/>
              </w:rPr>
            </w:pPr>
            <w:ins w:id="259" w:author="Norman Packard" w:date="2020-10-11T23:11:00Z">
              <w:r w:rsidRPr="004B752F">
                <w:rPr>
                  <w:rFonts w:ascii="Times New Roman" w:eastAsia="Times New Roman" w:hAnsi="Times New Roman" w:cs="Times New Roman"/>
                  <w:lang w:val="en-US"/>
                </w:rPr>
                <w:t>Qatar</w:t>
              </w:r>
            </w:ins>
          </w:p>
          <w:p w14:paraId="71D2E034" w14:textId="77777777" w:rsidR="004B752F" w:rsidRPr="004B752F" w:rsidRDefault="004B752F" w:rsidP="004B752F">
            <w:pPr>
              <w:rPr>
                <w:ins w:id="260" w:author="Norman Packard" w:date="2020-10-11T23:11:00Z"/>
                <w:rFonts w:ascii="Times New Roman" w:eastAsia="Times New Roman" w:hAnsi="Times New Roman" w:cs="Times New Roman"/>
                <w:lang w:val="en-US"/>
              </w:rPr>
            </w:pPr>
            <w:ins w:id="261" w:author="Norman Packard" w:date="2020-10-11T23:11:00Z">
              <w:r w:rsidRPr="004B752F">
                <w:rPr>
                  <w:rFonts w:ascii="Times New Roman" w:eastAsia="Times New Roman" w:hAnsi="Times New Roman" w:cs="Times New Roman"/>
                  <w:lang w:val="en-US"/>
                </w:rPr>
                <w:t>Spain</w:t>
              </w:r>
            </w:ins>
          </w:p>
          <w:p w14:paraId="41F030B6" w14:textId="77777777" w:rsidR="004B752F" w:rsidRPr="004B752F" w:rsidRDefault="004B752F" w:rsidP="004B752F">
            <w:pPr>
              <w:rPr>
                <w:ins w:id="262" w:author="Norman Packard" w:date="2020-10-11T23:11:00Z"/>
                <w:rFonts w:ascii="Times New Roman" w:eastAsia="Times New Roman" w:hAnsi="Times New Roman" w:cs="Times New Roman"/>
                <w:lang w:val="en-US"/>
              </w:rPr>
            </w:pPr>
            <w:ins w:id="263" w:author="Norman Packard" w:date="2020-10-11T23:11:00Z">
              <w:r w:rsidRPr="004B752F">
                <w:rPr>
                  <w:rFonts w:ascii="Times New Roman" w:eastAsia="Times New Roman" w:hAnsi="Times New Roman" w:cs="Times New Roman"/>
                  <w:lang w:val="en-US"/>
                </w:rPr>
                <w:t>Switzerland</w:t>
              </w:r>
            </w:ins>
          </w:p>
          <w:p w14:paraId="36899FD8" w14:textId="77777777" w:rsidR="004B752F" w:rsidRPr="004B752F" w:rsidRDefault="004B752F" w:rsidP="004B752F">
            <w:pPr>
              <w:rPr>
                <w:ins w:id="264" w:author="Norman Packard" w:date="2020-10-11T23:11:00Z"/>
                <w:rFonts w:ascii="Times New Roman" w:eastAsia="Times New Roman" w:hAnsi="Times New Roman" w:cs="Times New Roman"/>
                <w:lang w:val="en-US"/>
              </w:rPr>
            </w:pPr>
            <w:ins w:id="265" w:author="Norman Packard" w:date="2020-10-11T23:11:00Z">
              <w:r w:rsidRPr="004B752F">
                <w:rPr>
                  <w:rFonts w:ascii="Times New Roman" w:eastAsia="Times New Roman" w:hAnsi="Times New Roman" w:cs="Times New Roman"/>
                  <w:lang w:val="en-US"/>
                </w:rPr>
                <w:t>Turkey</w:t>
              </w:r>
            </w:ins>
          </w:p>
          <w:p w14:paraId="3CB6A9D3" w14:textId="77777777" w:rsidR="004B752F" w:rsidRDefault="004B752F" w:rsidP="0023072A">
            <w:pPr>
              <w:rPr>
                <w:ins w:id="266" w:author="Norman Packard" w:date="2020-10-11T23:11:00Z"/>
                <w:rFonts w:ascii="Times New Roman" w:eastAsia="Times New Roman" w:hAnsi="Times New Roman" w:cs="Times New Roman"/>
                <w:lang w:val="en-US"/>
              </w:rPr>
            </w:pPr>
          </w:p>
        </w:tc>
        <w:tc>
          <w:tcPr>
            <w:tcW w:w="2253" w:type="dxa"/>
          </w:tcPr>
          <w:p w14:paraId="62A38EFC" w14:textId="77777777" w:rsidR="004B752F" w:rsidRPr="004B752F" w:rsidRDefault="004B752F" w:rsidP="004B752F">
            <w:pPr>
              <w:rPr>
                <w:ins w:id="267" w:author="Norman Packard" w:date="2020-10-11T23:12:00Z"/>
                <w:rFonts w:ascii="Times New Roman" w:eastAsia="Times New Roman" w:hAnsi="Times New Roman" w:cs="Times New Roman"/>
                <w:lang w:val="en-US"/>
              </w:rPr>
            </w:pPr>
            <w:ins w:id="268" w:author="Norman Packard" w:date="2020-10-11T23:12:00Z">
              <w:r w:rsidRPr="004B752F">
                <w:rPr>
                  <w:rFonts w:ascii="Times New Roman" w:eastAsia="Times New Roman" w:hAnsi="Times New Roman" w:cs="Times New Roman"/>
                  <w:lang w:val="en-US"/>
                </w:rPr>
                <w:t>Ecuador</w:t>
              </w:r>
            </w:ins>
          </w:p>
          <w:p w14:paraId="37B14811" w14:textId="77777777" w:rsidR="004B752F" w:rsidRPr="004B752F" w:rsidRDefault="004B752F" w:rsidP="004B752F">
            <w:pPr>
              <w:rPr>
                <w:ins w:id="269" w:author="Norman Packard" w:date="2020-10-11T23:12:00Z"/>
                <w:rFonts w:ascii="Times New Roman" w:eastAsia="Times New Roman" w:hAnsi="Times New Roman" w:cs="Times New Roman"/>
                <w:lang w:val="en-US"/>
              </w:rPr>
            </w:pPr>
            <w:ins w:id="270" w:author="Norman Packard" w:date="2020-10-11T23:12:00Z">
              <w:r w:rsidRPr="004B752F">
                <w:rPr>
                  <w:rFonts w:ascii="Times New Roman" w:eastAsia="Times New Roman" w:hAnsi="Times New Roman" w:cs="Times New Roman"/>
                  <w:lang w:val="en-US"/>
                </w:rPr>
                <w:t>United Arab Emirates</w:t>
              </w:r>
            </w:ins>
          </w:p>
          <w:p w14:paraId="469DD600" w14:textId="27268AF2" w:rsidR="004B752F" w:rsidRDefault="004B752F" w:rsidP="004B752F">
            <w:pPr>
              <w:rPr>
                <w:ins w:id="271" w:author="Norman Packard" w:date="2020-10-11T23:11:00Z"/>
                <w:rFonts w:ascii="Times New Roman" w:eastAsia="Times New Roman" w:hAnsi="Times New Roman" w:cs="Times New Roman"/>
                <w:lang w:val="en-US"/>
              </w:rPr>
            </w:pPr>
            <w:ins w:id="272" w:author="Norman Packard" w:date="2020-10-11T23:12:00Z">
              <w:r w:rsidRPr="004B752F">
                <w:rPr>
                  <w:rFonts w:ascii="Times New Roman" w:eastAsia="Times New Roman" w:hAnsi="Times New Roman" w:cs="Times New Roman"/>
                  <w:lang w:val="en-US"/>
                </w:rPr>
                <w:t>Kyrgyzstan</w:t>
              </w:r>
            </w:ins>
          </w:p>
        </w:tc>
      </w:tr>
    </w:tbl>
    <w:p w14:paraId="6C462DCB" w14:textId="77777777" w:rsidR="004B752F" w:rsidRPr="0023072A" w:rsidRDefault="004B752F" w:rsidP="0023072A">
      <w:pPr>
        <w:rPr>
          <w:ins w:id="273" w:author="Norman Packard" w:date="2020-10-11T22:58:00Z"/>
          <w:rFonts w:ascii="Times New Roman" w:eastAsia="Times New Roman" w:hAnsi="Times New Roman" w:cs="Times New Roman"/>
          <w:lang w:val="en-US" w:eastAsia="ja-JP"/>
        </w:rPr>
      </w:pPr>
    </w:p>
    <w:p w14:paraId="7AD214CA" w14:textId="77777777" w:rsidR="0024554E" w:rsidRDefault="0024554E" w:rsidP="0024554E"/>
    <w:p w14:paraId="25383E49" w14:textId="77777777" w:rsidR="0024554E" w:rsidRDefault="0024554E" w:rsidP="0024554E"/>
    <w:p w14:paraId="69BD81CE" w14:textId="7310D49A" w:rsidR="0024554E" w:rsidRPr="0024554E" w:rsidRDefault="0024554E" w:rsidP="009C74B5">
      <w:pPr>
        <w:pStyle w:val="Heading2"/>
      </w:pPr>
      <w:r>
        <w:t>Models</w:t>
      </w:r>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lastRenderedPageBreak/>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ins w:id="274" w:author="Norman Packard" w:date="2020-10-10T22:24:00Z">
                      <w:rPr>
                        <w:rFonts w:ascii="Cambria Math" w:hAnsi="Cambria Math"/>
                        <w:i/>
                        <w:sz w:val="22"/>
                        <w:szCs w:val="22"/>
                      </w:rPr>
                    </w:ins>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ins w:id="275" w:author="Norman Packard" w:date="2020-10-10T22:24:00Z">
                      <w:rPr>
                        <w:rFonts w:ascii="Cambria Math" w:hAnsi="Cambria Math"/>
                        <w:i/>
                        <w:sz w:val="22"/>
                        <w:szCs w:val="22"/>
                      </w:rPr>
                    </w:ins>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ins w:id="276" w:author="Norman Packard" w:date="2020-10-10T22:24:00Z">
                      <w:rPr>
                        <w:rFonts w:ascii="Cambria Math" w:hAnsi="Cambria Math"/>
                        <w:i/>
                        <w:sz w:val="22"/>
                        <w:szCs w:val="22"/>
                        <w:lang w:val="de-DE"/>
                      </w:rPr>
                    </w:ins>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ins w:id="277" w:author="Norman Packard" w:date="2020-10-10T22:24:00Z">
                      <w:rPr>
                        <w:rFonts w:ascii="Cambria Math" w:hAnsi="Cambria Math"/>
                        <w:i/>
                        <w:sz w:val="22"/>
                        <w:szCs w:val="22"/>
                      </w:rPr>
                    </w:ins>
                  </m:ctrlPr>
                </m:fPr>
                <m:num>
                  <m:r>
                    <w:rPr>
                      <w:rFonts w:ascii="Cambria Math" w:hAnsi="Cambria Math"/>
                      <w:sz w:val="22"/>
                      <w:szCs w:val="22"/>
                    </w:rPr>
                    <m:t>1</m:t>
                  </m:r>
                </m:num>
                <m:den>
                  <m:r>
                    <m:rPr>
                      <m:nor/>
                    </m:rPr>
                    <w:rPr>
                      <w:rFonts w:ascii="Cambria Math" w:hAnsi="Cambria Math"/>
                      <w:sz w:val="22"/>
                      <w:szCs w:val="22"/>
                    </w:rPr>
                    <m:t>TimeICUDeath</m:t>
                  </m:r>
                </m:den>
              </m:f>
              <m:f>
                <m:fPr>
                  <m:ctrlPr>
                    <w:ins w:id="278" w:author="Norman Packard" w:date="2020-10-10T22:24:00Z">
                      <w:rPr>
                        <w:rFonts w:ascii="Cambria Math" w:hAnsi="Cambria Math"/>
                        <w:i/>
                        <w:sz w:val="22"/>
                        <w:szCs w:val="22"/>
                      </w:rPr>
                    </w:ins>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ins w:id="279" w:author="Norman Packard" w:date="2020-10-10T22:24:00Z">
                      <w:rPr>
                        <w:rFonts w:ascii="Cambria Math" w:hAnsi="Cambria Math"/>
                        <w:i/>
                        <w:sz w:val="22"/>
                        <w:szCs w:val="22"/>
                      </w:rPr>
                    </w:ins>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ins w:id="280" w:author="Norman Packard" w:date="2020-10-10T22:24:00Z">
                      <w:rPr>
                        <w:rFonts w:ascii="Cambria Math" w:hAnsi="Cambria Math"/>
                        <w:i/>
                        <w:sz w:val="22"/>
                        <w:szCs w:val="22"/>
                      </w:rPr>
                    </w:ins>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ins w:id="281" w:author="Norman Packard" w:date="2020-10-10T22:24:00Z">
                      <w:rPr>
                        <w:rFonts w:ascii="Cambria Math" w:hAnsi="Cambria Math"/>
                        <w:i/>
                        <w:sz w:val="22"/>
                        <w:szCs w:val="22"/>
                      </w:rPr>
                    </w:ins>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ins w:id="282" w:author="Norman Packard" w:date="2020-10-10T22:24:00Z">
                      <w:rPr>
                        <w:rFonts w:ascii="Cambria Math" w:hAnsi="Cambria Math"/>
                        <w:i/>
                        <w:sz w:val="22"/>
                        <w:szCs w:val="22"/>
                      </w:rPr>
                    </w:ins>
                  </m:ctrlPr>
                </m:fPr>
                <m:num>
                  <m:r>
                    <w:rPr>
                      <w:rFonts w:ascii="Cambria Math" w:hAnsi="Cambria Math"/>
                      <w:sz w:val="22"/>
                      <w:szCs w:val="22"/>
                    </w:rPr>
                    <m:t>u</m:t>
                  </m:r>
                </m:num>
                <m:den>
                  <m:r>
                    <w:rPr>
                      <w:rFonts w:ascii="Cambria Math" w:hAnsi="Cambria Math"/>
                      <w:sz w:val="22"/>
                      <w:szCs w:val="22"/>
                    </w:rPr>
                    <m:t>g[3]+u</m:t>
                  </m:r>
                </m:den>
              </m:f>
              <m:f>
                <m:fPr>
                  <m:ctrlPr>
                    <w:ins w:id="283" w:author="Norman Packard" w:date="2020-10-10T22:24:00Z">
                      <w:rPr>
                        <w:rFonts w:ascii="Cambria Math" w:hAnsi="Cambria Math"/>
                        <w:i/>
                        <w:sz w:val="22"/>
                        <w:szCs w:val="22"/>
                      </w:rPr>
                    </w:ins>
                  </m:ctrlPr>
                </m:fPr>
                <m:num>
                  <m:r>
                    <w:rPr>
                      <w:rFonts w:ascii="Cambria Math" w:hAnsi="Cambria Math"/>
                      <w:sz w:val="22"/>
                      <w:szCs w:val="22"/>
                    </w:rPr>
                    <m:t>p[2]</m:t>
                  </m:r>
                </m:num>
                <m:den>
                  <m:r>
                    <w:rPr>
                      <w:rFonts w:ascii="Cambria Math" w:hAnsi="Cambria Math"/>
                      <w:sz w:val="22"/>
                      <w:szCs w:val="22"/>
                    </w:rPr>
                    <m:t>g[2]+p[2]</m:t>
                  </m:r>
                </m:den>
              </m:f>
              <m:f>
                <m:fPr>
                  <m:ctrlPr>
                    <w:ins w:id="284" w:author="Norman Packard" w:date="2020-10-10T22:24:00Z">
                      <w:rPr>
                        <w:rFonts w:ascii="Cambria Math" w:hAnsi="Cambria Math"/>
                        <w:i/>
                        <w:sz w:val="22"/>
                        <w:szCs w:val="22"/>
                      </w:rPr>
                    </w:ins>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ins w:id="285"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ins w:id="286"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ins w:id="287"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0D3A7591" w14:textId="136968DF" w:rsidR="0083085D" w:rsidRDefault="0083085D"/>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4A798E57" w:rsidR="008A3669"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2583FF2E" w14:textId="77777777" w:rsidR="00693293" w:rsidRDefault="00693293" w:rsidP="00693293"/>
    <w:p w14:paraId="53E1538A" w14:textId="77777777" w:rsidR="00693293" w:rsidRDefault="00693293" w:rsidP="00693293"/>
    <w:p w14:paraId="064EA815" w14:textId="77777777" w:rsidR="00693293" w:rsidRPr="00FB389E" w:rsidRDefault="00693293" w:rsidP="00693293">
      <w:pPr>
        <w:ind w:left="-567" w:hanging="284"/>
        <w:jc w:val="both"/>
        <w:rPr>
          <w:sz w:val="22"/>
          <w:szCs w:val="22"/>
        </w:rPr>
      </w:pPr>
      <w:r w:rsidRPr="00072537">
        <w:rPr>
          <w:noProof/>
          <w:sz w:val="22"/>
          <w:szCs w:val="22"/>
        </w:rPr>
        <w:drawing>
          <wp:inline distT="0" distB="0" distL="0" distR="0" wp14:anchorId="22375BD0" wp14:editId="40C9F109">
            <wp:extent cx="6858000" cy="365253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875627" cy="3661919"/>
                    </a:xfrm>
                    <a:prstGeom prst="rect">
                      <a:avLst/>
                    </a:prstGeom>
                  </pic:spPr>
                </pic:pic>
              </a:graphicData>
            </a:graphic>
          </wp:inline>
        </w:drawing>
      </w:r>
    </w:p>
    <w:p w14:paraId="1292E408" w14:textId="77777777" w:rsidR="00693293" w:rsidRDefault="00693293" w:rsidP="00693293"/>
    <w:p w14:paraId="2842B570" w14:textId="77777777" w:rsidR="00693293" w:rsidRPr="008E1C44" w:rsidRDefault="00693293" w:rsidP="00693293">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Pr>
          <w:sz w:val="22"/>
          <w:szCs w:val="22"/>
        </w:rPr>
        <w:t xml:space="preserve"> as in mechanisms of Fig. S2</w:t>
      </w:r>
      <w:r w:rsidRPr="0010500C">
        <w:rPr>
          <w:sz w:val="22"/>
          <w:szCs w:val="22"/>
        </w:rPr>
        <w:t xml:space="preserve">. </w:t>
      </w:r>
      <w:r>
        <w:rPr>
          <w:sz w:val="22"/>
          <w:szCs w:val="22"/>
        </w:rPr>
        <w:t xml:space="preserve">The four rows, as in Fig. 3, show the separate variations of the response with each of three caution parameters about reference values (0.2, 21, 0.3): </w:t>
      </w:r>
      <w:proofErr w:type="spellStart"/>
      <w:r>
        <w:rPr>
          <w:sz w:val="22"/>
          <w:szCs w:val="22"/>
        </w:rPr>
        <w:t>CautionFrac</w:t>
      </w:r>
      <w:proofErr w:type="spellEnd"/>
      <w:r>
        <w:rPr>
          <w:sz w:val="22"/>
          <w:szCs w:val="22"/>
        </w:rPr>
        <w:t>=c</w:t>
      </w:r>
      <w:r w:rsidRPr="00A747C9">
        <w:rPr>
          <w:sz w:val="22"/>
          <w:szCs w:val="22"/>
          <w:vertAlign w:val="subscript"/>
        </w:rPr>
        <w:t>0</w:t>
      </w:r>
      <w:r>
        <w:rPr>
          <w:sz w:val="22"/>
          <w:szCs w:val="22"/>
        </w:rPr>
        <w:t>:</w:t>
      </w:r>
      <w:r w:rsidRPr="00FA6B4E">
        <w:rPr>
          <w:sz w:val="22"/>
          <w:szCs w:val="22"/>
        </w:rPr>
        <w:t xml:space="preserve"> </w:t>
      </w:r>
      <w:r>
        <w:rPr>
          <w:sz w:val="22"/>
          <w:szCs w:val="22"/>
        </w:rPr>
        <w:t xml:space="preserve">infectivity reduction factor; </w:t>
      </w:r>
      <w:proofErr w:type="spellStart"/>
      <w:r>
        <w:rPr>
          <w:sz w:val="22"/>
          <w:szCs w:val="22"/>
        </w:rPr>
        <w:t>CautionRetention</w:t>
      </w:r>
      <w:proofErr w:type="spellEnd"/>
      <w:r>
        <w:rPr>
          <w:sz w:val="22"/>
          <w:szCs w:val="22"/>
        </w:rPr>
        <w:t>:</w:t>
      </w:r>
      <w:r w:rsidRPr="00FA6B4E">
        <w:rPr>
          <w:sz w:val="22"/>
          <w:szCs w:val="22"/>
        </w:rPr>
        <w:t xml:space="preserve"> </w:t>
      </w:r>
      <w:r>
        <w:rPr>
          <w:sz w:val="22"/>
          <w:szCs w:val="22"/>
        </w:rPr>
        <w:t>caution retention time = 1/c</w:t>
      </w:r>
      <w:r w:rsidRPr="00A747C9">
        <w:rPr>
          <w:sz w:val="22"/>
          <w:szCs w:val="22"/>
          <w:vertAlign w:val="subscript"/>
        </w:rPr>
        <w:t>1</w:t>
      </w:r>
      <w:r>
        <w:rPr>
          <w:sz w:val="22"/>
          <w:szCs w:val="22"/>
        </w:rPr>
        <w:t xml:space="preserve">; </w:t>
      </w:r>
      <w:proofErr w:type="spellStart"/>
      <w:r>
        <w:rPr>
          <w:sz w:val="22"/>
          <w:szCs w:val="22"/>
        </w:rPr>
        <w:t>CautionICUFrac</w:t>
      </w:r>
      <w:proofErr w:type="spellEnd"/>
      <w:r>
        <w:rPr>
          <w:sz w:val="22"/>
          <w:szCs w:val="22"/>
        </w:rPr>
        <w:t>: fraction of intensive care units (ICUs) occupied which result in a cautioning rate c</w:t>
      </w:r>
      <w:r w:rsidRPr="00A747C9">
        <w:rPr>
          <w:sz w:val="22"/>
          <w:szCs w:val="22"/>
          <w:vertAlign w:val="subscript"/>
        </w:rPr>
        <w:t>2</w:t>
      </w:r>
      <w:r>
        <w:rPr>
          <w:sz w:val="22"/>
          <w:szCs w:val="22"/>
        </w:rPr>
        <w:t>*I</w:t>
      </w:r>
      <w:r w:rsidRPr="00A747C9">
        <w:rPr>
          <w:sz w:val="22"/>
          <w:szCs w:val="22"/>
          <w:vertAlign w:val="subscript"/>
        </w:rPr>
        <w:t>3</w:t>
      </w:r>
      <w:r>
        <w:rPr>
          <w:sz w:val="22"/>
          <w:szCs w:val="22"/>
        </w:rPr>
        <w:t xml:space="preserve"> of 1 per day, i.e. c</w:t>
      </w:r>
      <w:r w:rsidRPr="00A747C9">
        <w:rPr>
          <w:sz w:val="22"/>
          <w:szCs w:val="22"/>
          <w:vertAlign w:val="subscript"/>
        </w:rPr>
        <w:t>2</w:t>
      </w:r>
      <w:r>
        <w:rPr>
          <w:sz w:val="22"/>
          <w:szCs w:val="22"/>
        </w:rPr>
        <w:t>=1/(</w:t>
      </w:r>
      <w:proofErr w:type="spellStart"/>
      <w:r>
        <w:rPr>
          <w:sz w:val="22"/>
          <w:szCs w:val="22"/>
        </w:rPr>
        <w:t>ICUFrac</w:t>
      </w:r>
      <w:proofErr w:type="spellEnd"/>
      <w:r>
        <w:rPr>
          <w:sz w:val="22"/>
          <w:szCs w:val="22"/>
        </w:rPr>
        <w:t>*</w:t>
      </w:r>
      <w:proofErr w:type="spellStart"/>
      <w:r>
        <w:rPr>
          <w:sz w:val="22"/>
          <w:szCs w:val="22"/>
        </w:rPr>
        <w:t>CautionICUFrac</w:t>
      </w:r>
      <w:proofErr w:type="spellEnd"/>
      <w:r>
        <w:rPr>
          <w:sz w:val="22"/>
          <w:szCs w:val="22"/>
        </w:rPr>
        <w:t xml:space="preserve">, fixing </w:t>
      </w:r>
      <w:proofErr w:type="spellStart"/>
      <w:r>
        <w:rPr>
          <w:sz w:val="22"/>
          <w:szCs w:val="22"/>
        </w:rPr>
        <w:t>ICUFrac</w:t>
      </w:r>
      <w:proofErr w:type="spellEnd"/>
      <w:r>
        <w:rPr>
          <w:sz w:val="22"/>
          <w:szCs w:val="22"/>
        </w:rPr>
        <w:t>=0.002 for the plots,</w:t>
      </w:r>
      <w:r w:rsidRPr="00A747C9">
        <w:rPr>
          <w:sz w:val="22"/>
          <w:szCs w:val="22"/>
        </w:rPr>
        <w:t xml:space="preserve"> </w:t>
      </w:r>
      <w:r>
        <w:rPr>
          <w:sz w:val="22"/>
          <w:szCs w:val="22"/>
        </w:rPr>
        <w:t>the fraction of ICUs per individual, assumed constant. This interpretation of c2 is adjusted by equivalent death rates in the first two columns to make the differentiated model commensurate with the first two. The vertical axis in all plots is the daily confirmed cases as a fraction of the population (allowing application to different regions or nations).</w:t>
      </w:r>
    </w:p>
    <w:p w14:paraId="345680F0" w14:textId="759D4F26" w:rsidR="00693293" w:rsidRDefault="00693293" w:rsidP="001663E6">
      <w:pPr>
        <w:jc w:val="both"/>
        <w:rPr>
          <w:sz w:val="22"/>
          <w:szCs w:val="22"/>
        </w:rPr>
      </w:pPr>
    </w:p>
    <w:p w14:paraId="1E8683DD" w14:textId="6E20536F" w:rsidR="001508F4" w:rsidRDefault="007C5044" w:rsidP="00D5526F">
      <w:r>
        <w:br w:type="page"/>
      </w:r>
    </w:p>
    <w:p w14:paraId="2AFD8AB0" w14:textId="64DC28D3" w:rsidR="00693293" w:rsidRDefault="00693293" w:rsidP="00693293">
      <w:pPr>
        <w:pStyle w:val="Heading2"/>
      </w:pPr>
      <w:r>
        <w:lastRenderedPageBreak/>
        <w:t>U models</w:t>
      </w:r>
    </w:p>
    <w:p w14:paraId="6D1725CE" w14:textId="77777777" w:rsidR="00FA1A84" w:rsidRPr="00FA1A84" w:rsidRDefault="00FA1A84" w:rsidP="009C74B5"/>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693293" w14:paraId="6C6CBE7F" w14:textId="77777777" w:rsidTr="006E68C6">
        <w:tc>
          <w:tcPr>
            <w:tcW w:w="1504" w:type="dxa"/>
          </w:tcPr>
          <w:p w14:paraId="3F1A77FF" w14:textId="77777777" w:rsidR="00693293" w:rsidRDefault="00693293" w:rsidP="006E68C6">
            <w:pPr>
              <w:ind w:right="-478"/>
              <w:jc w:val="both"/>
              <w:rPr>
                <w:b/>
                <w:bCs/>
                <w:sz w:val="22"/>
                <w:szCs w:val="22"/>
              </w:rPr>
            </w:pPr>
            <w:r>
              <w:rPr>
                <w:sz w:val="22"/>
                <w:szCs w:val="22"/>
              </w:rPr>
              <w:t>SC2UIR</w:t>
            </w:r>
          </w:p>
        </w:tc>
        <w:tc>
          <w:tcPr>
            <w:tcW w:w="8136" w:type="dxa"/>
          </w:tcPr>
          <w:p w14:paraId="757A35BE" w14:textId="77777777" w:rsidR="00693293" w:rsidRDefault="00693293" w:rsidP="006E68C6">
            <w:pPr>
              <w:ind w:right="-478"/>
              <w:jc w:val="both"/>
              <w:rPr>
                <w:b/>
                <w:bCs/>
                <w:sz w:val="22"/>
                <w:szCs w:val="22"/>
              </w:rPr>
            </w:pPr>
            <w:r>
              <w:rPr>
                <w:b/>
                <w:bCs/>
                <w:noProof/>
                <w:sz w:val="22"/>
                <w:szCs w:val="22"/>
              </w:rPr>
              <w:drawing>
                <wp:inline distT="0" distB="0" distL="0" distR="0" wp14:anchorId="0AC5F568" wp14:editId="676458F1">
                  <wp:extent cx="3606165" cy="1558794"/>
                  <wp:effectExtent l="0" t="0" r="635" b="381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693293" w14:paraId="5798EA29" w14:textId="77777777" w:rsidTr="006E68C6">
        <w:tc>
          <w:tcPr>
            <w:tcW w:w="1504" w:type="dxa"/>
          </w:tcPr>
          <w:p w14:paraId="22D4ED5F" w14:textId="77777777" w:rsidR="00693293" w:rsidRDefault="00693293" w:rsidP="006E68C6">
            <w:pPr>
              <w:ind w:right="-478"/>
              <w:jc w:val="both"/>
              <w:rPr>
                <w:b/>
                <w:bCs/>
                <w:sz w:val="22"/>
                <w:szCs w:val="22"/>
              </w:rPr>
            </w:pPr>
            <w:r>
              <w:rPr>
                <w:sz w:val="22"/>
                <w:szCs w:val="22"/>
              </w:rPr>
              <w:t>SC3UEIR</w:t>
            </w:r>
          </w:p>
        </w:tc>
        <w:tc>
          <w:tcPr>
            <w:tcW w:w="8136" w:type="dxa"/>
          </w:tcPr>
          <w:p w14:paraId="5DA32A41" w14:textId="77777777" w:rsidR="00693293" w:rsidRDefault="00693293" w:rsidP="006E68C6">
            <w:pPr>
              <w:ind w:right="-478"/>
              <w:jc w:val="both"/>
              <w:rPr>
                <w:b/>
                <w:bCs/>
                <w:sz w:val="22"/>
                <w:szCs w:val="22"/>
              </w:rPr>
            </w:pPr>
            <w:r>
              <w:rPr>
                <w:b/>
                <w:bCs/>
                <w:noProof/>
                <w:sz w:val="22"/>
                <w:szCs w:val="22"/>
              </w:rPr>
              <w:drawing>
                <wp:inline distT="0" distB="0" distL="0" distR="0" wp14:anchorId="0FB4FE4E" wp14:editId="2D8CA744">
                  <wp:extent cx="3691890" cy="1987036"/>
                  <wp:effectExtent l="0" t="0" r="381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693293" w14:paraId="0021F816" w14:textId="77777777" w:rsidTr="006E68C6">
        <w:tc>
          <w:tcPr>
            <w:tcW w:w="1504" w:type="dxa"/>
          </w:tcPr>
          <w:p w14:paraId="205C0BFA" w14:textId="77777777" w:rsidR="00693293" w:rsidRDefault="00693293" w:rsidP="006E68C6">
            <w:pPr>
              <w:ind w:right="-478"/>
              <w:jc w:val="both"/>
              <w:rPr>
                <w:b/>
                <w:bCs/>
                <w:sz w:val="22"/>
                <w:szCs w:val="22"/>
              </w:rPr>
            </w:pPr>
            <w:r>
              <w:rPr>
                <w:sz w:val="22"/>
                <w:szCs w:val="22"/>
              </w:rPr>
              <w:t>SC3UEI3R</w:t>
            </w:r>
          </w:p>
        </w:tc>
        <w:tc>
          <w:tcPr>
            <w:tcW w:w="8136" w:type="dxa"/>
          </w:tcPr>
          <w:p w14:paraId="06442A93" w14:textId="77777777" w:rsidR="00693293" w:rsidRDefault="00693293" w:rsidP="006E68C6">
            <w:pPr>
              <w:ind w:right="-478"/>
              <w:jc w:val="both"/>
              <w:rPr>
                <w:b/>
                <w:bCs/>
                <w:sz w:val="22"/>
                <w:szCs w:val="22"/>
              </w:rPr>
            </w:pPr>
            <w:r>
              <w:rPr>
                <w:b/>
                <w:bCs/>
                <w:noProof/>
                <w:sz w:val="22"/>
                <w:szCs w:val="22"/>
              </w:rPr>
              <w:drawing>
                <wp:inline distT="0" distB="0" distL="0" distR="0" wp14:anchorId="07F9A6A3" wp14:editId="0F7A60E8">
                  <wp:extent cx="4509135" cy="2403220"/>
                  <wp:effectExtent l="0" t="0" r="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32371DB0" w14:textId="77777777" w:rsidR="00693293" w:rsidRDefault="00693293" w:rsidP="00693293">
      <w:pPr>
        <w:ind w:left="-709" w:right="-478"/>
        <w:jc w:val="both"/>
        <w:rPr>
          <w:b/>
          <w:bCs/>
          <w:sz w:val="22"/>
          <w:szCs w:val="22"/>
        </w:rPr>
      </w:pPr>
    </w:p>
    <w:p w14:paraId="077ABD89" w14:textId="77777777" w:rsidR="00693293" w:rsidRDefault="00693293" w:rsidP="00693293">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top),</w:t>
      </w:r>
      <w:r w:rsidRPr="0010500C">
        <w:rPr>
          <w:sz w:val="22"/>
          <w:szCs w:val="22"/>
        </w:rPr>
        <w:t xml:space="preserve"> SEIR (</w:t>
      </w:r>
      <w:r>
        <w:rPr>
          <w:sz w:val="22"/>
          <w:szCs w:val="22"/>
        </w:rPr>
        <w:t>middle</w:t>
      </w:r>
      <w:r w:rsidRPr="0010500C">
        <w:rPr>
          <w:sz w:val="22"/>
          <w:szCs w:val="22"/>
        </w:rPr>
        <w:t>) and SEI3R (</w:t>
      </w:r>
      <w:r>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The new state variables are the uncautionable susceptibles </w:t>
      </w:r>
      <m:oMath>
        <m:sSub>
          <m:sSubPr>
            <m:ctrlPr>
              <w:ins w:id="288"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nd the normalized state of the economy </w:t>
      </w:r>
      <m:oMath>
        <m:r>
          <w:rPr>
            <w:rFonts w:ascii="Cambria Math" w:eastAsiaTheme="minorEastAsia" w:hAnsi="Cambria Math"/>
            <w:sz w:val="22"/>
            <w:szCs w:val="22"/>
          </w:rPr>
          <m:t>W</m:t>
        </m:r>
      </m:oMath>
      <w:r>
        <w:rPr>
          <w:rFonts w:eastAsiaTheme="minorEastAsia"/>
          <w:sz w:val="22"/>
          <w:szCs w:val="22"/>
        </w:rPr>
        <w:t xml:space="preserve">. The extensions to the cautionary models of Fig. S2 are shaded green. Note that the uncautionables </w:t>
      </w:r>
      <m:oMath>
        <m:sSub>
          <m:sSubPr>
            <m:ctrlPr>
              <w:ins w:id="289"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Pr>
          <w:rFonts w:eastAsiaTheme="minorEastAsia"/>
          <w:sz w:val="22"/>
          <w:szCs w:val="22"/>
        </w:rPr>
        <w:t xml:space="preserve">, both cautioned </w:t>
      </w:r>
      <m:oMath>
        <m:sSub>
          <m:sSubPr>
            <m:ctrlPr>
              <w:ins w:id="290"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Pr>
          <w:rFonts w:eastAsiaTheme="minorEastAsia"/>
          <w:sz w:val="22"/>
          <w:szCs w:val="22"/>
        </w:rPr>
        <w:t xml:space="preserve"> and uncautioned susceptibles </w:t>
      </w:r>
      <m:oMath>
        <m:r>
          <w:rPr>
            <w:rFonts w:ascii="Cambria Math" w:eastAsiaTheme="minorEastAsia" w:hAnsi="Cambria Math"/>
            <w:sz w:val="22"/>
            <w:szCs w:val="22"/>
          </w:rPr>
          <m:t>S</m:t>
        </m:r>
      </m:oMath>
      <w:r>
        <w:rPr>
          <w:rFonts w:eastAsiaTheme="minorEastAsia"/>
          <w:sz w:val="22"/>
          <w:szCs w:val="22"/>
        </w:rPr>
        <w:t xml:space="preserve"> can be goaded by economic considerations to become uncautionable (with rate coefficient </w:t>
      </w:r>
      <w:proofErr w:type="spellStart"/>
      <w:r w:rsidRPr="00AA705A">
        <w:rPr>
          <w:rFonts w:eastAsiaTheme="minorEastAsia"/>
          <w:i/>
          <w:iCs/>
          <w:sz w:val="22"/>
          <w:szCs w:val="22"/>
        </w:rPr>
        <w:t>k</w:t>
      </w:r>
      <w:r w:rsidRPr="00AA705A">
        <w:rPr>
          <w:rFonts w:eastAsiaTheme="minorEastAsia"/>
          <w:i/>
          <w:iCs/>
          <w:sz w:val="22"/>
          <w:szCs w:val="22"/>
          <w:vertAlign w:val="subscript"/>
        </w:rPr>
        <w:t>u</w:t>
      </w:r>
      <w:proofErr w:type="spellEnd"/>
      <w:r>
        <w:rPr>
          <w:rFonts w:eastAsiaTheme="minorEastAsia"/>
          <w:sz w:val="22"/>
          <w:szCs w:val="22"/>
        </w:rPr>
        <w:t xml:space="preserve">) , and the uncautionables </w:t>
      </w:r>
      <m:oMath>
        <m:sSub>
          <m:sSubPr>
            <m:ctrlPr>
              <w:ins w:id="291"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Pr>
          <w:rFonts w:eastAsiaTheme="minorEastAsia"/>
          <w:sz w:val="22"/>
          <w:szCs w:val="22"/>
        </w:rPr>
        <w:t xml:space="preserve"> (with rate coefficient </w:t>
      </w:r>
      <w:r w:rsidRPr="00AA705A">
        <w:rPr>
          <w:rFonts w:eastAsiaTheme="minorEastAsia"/>
          <w:i/>
          <w:iCs/>
          <w:sz w:val="22"/>
          <w:szCs w:val="22"/>
        </w:rPr>
        <w:t>k</w:t>
      </w:r>
      <w:r>
        <w:rPr>
          <w:rFonts w:eastAsiaTheme="minorEastAsia"/>
          <w:i/>
          <w:iCs/>
          <w:sz w:val="22"/>
          <w:szCs w:val="22"/>
          <w:vertAlign w:val="subscript"/>
        </w:rPr>
        <w:t>1</w:t>
      </w:r>
      <w:r>
        <w:rPr>
          <w:rFonts w:eastAsiaTheme="minorEastAsia"/>
          <w:sz w:val="22"/>
          <w:szCs w:val="22"/>
        </w:rPr>
        <w:t xml:space="preserve">). The economy </w:t>
      </w:r>
      <m:oMath>
        <m:r>
          <w:rPr>
            <w:rFonts w:ascii="Cambria Math" w:eastAsiaTheme="minorEastAsia" w:hAnsi="Cambria Math"/>
            <w:sz w:val="22"/>
            <w:szCs w:val="22"/>
          </w:rPr>
          <m:t>W</m:t>
        </m:r>
      </m:oMath>
      <w:r>
        <w:rPr>
          <w:rFonts w:eastAsiaTheme="minorEastAsia"/>
          <w:sz w:val="22"/>
          <w:szCs w:val="22"/>
        </w:rPr>
        <w:t xml:space="preserve"> follows a logistic model (rate coefficient </w:t>
      </w:r>
      <w:r w:rsidRPr="00AA705A">
        <w:rPr>
          <w:rFonts w:eastAsiaTheme="minorEastAsia"/>
          <w:i/>
          <w:iCs/>
          <w:sz w:val="22"/>
          <w:szCs w:val="22"/>
        </w:rPr>
        <w:t>k</w:t>
      </w:r>
      <w:r>
        <w:rPr>
          <w:rFonts w:eastAsiaTheme="minorEastAsia"/>
          <w:i/>
          <w:iCs/>
          <w:sz w:val="22"/>
          <w:szCs w:val="22"/>
          <w:vertAlign w:val="subscript"/>
        </w:rPr>
        <w:t>w</w:t>
      </w:r>
      <w:r>
        <w:rPr>
          <w:rFonts w:eastAsiaTheme="minorEastAsia"/>
          <w:sz w:val="22"/>
          <w:szCs w:val="22"/>
        </w:rPr>
        <w:t xml:space="preserve">) with the capacity reduced by the individuals exercising caution with the term - </w:t>
      </w:r>
      <m:oMath>
        <m:r>
          <w:rPr>
            <w:rFonts w:ascii="Cambria Math" w:eastAsiaTheme="minorEastAsia" w:hAnsi="Cambria Math"/>
            <w:sz w:val="22"/>
            <w:szCs w:val="22"/>
          </w:rPr>
          <m:t xml:space="preserve">κ </m:t>
        </m:r>
        <m:sSub>
          <m:sSubPr>
            <m:ctrlPr>
              <w:ins w:id="292"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Pr>
          <w:rFonts w:eastAsiaTheme="minorEastAsia"/>
          <w:sz w:val="22"/>
          <w:szCs w:val="22"/>
        </w:rPr>
        <w:t xml:space="preserve">. </w:t>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ins w:id="293"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ins w:id="294"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ins w:id="295"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866416E" w14:textId="77777777" w:rsidR="00693293" w:rsidRDefault="0054135A" w:rsidP="00EC1907">
      <w:pPr>
        <w:jc w:val="both"/>
        <w:rPr>
          <w:rFonts w:eastAsiaTheme="minorEastAsia"/>
          <w:sz w:val="22"/>
          <w:szCs w:val="22"/>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ins w:id="296"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297"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298"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p>
    <w:p w14:paraId="5F4DF27A" w14:textId="77777777" w:rsidR="00693293" w:rsidRDefault="00693293" w:rsidP="00EC1907">
      <w:pPr>
        <w:jc w:val="both"/>
        <w:rPr>
          <w:rFonts w:eastAsiaTheme="minorEastAsia"/>
          <w:sz w:val="22"/>
          <w:szCs w:val="22"/>
        </w:rPr>
      </w:pPr>
    </w:p>
    <w:p w14:paraId="4C5C2988" w14:textId="77777777" w:rsidR="00693293" w:rsidRPr="001663E6" w:rsidRDefault="00693293" w:rsidP="00693293">
      <w:pPr>
        <w:jc w:val="both"/>
        <w:rPr>
          <w:sz w:val="22"/>
          <w:szCs w:val="22"/>
        </w:rPr>
      </w:pPr>
    </w:p>
    <w:p w14:paraId="06B21FE0" w14:textId="77777777" w:rsidR="00693293" w:rsidRDefault="00693293" w:rsidP="00693293">
      <w:pPr>
        <w:pStyle w:val="Heading2"/>
      </w:pPr>
      <w:r>
        <w:t>Fitting</w:t>
      </w:r>
    </w:p>
    <w:p w14:paraId="7A7D8334" w14:textId="77777777" w:rsidR="00693293" w:rsidRDefault="00693293" w:rsidP="00693293">
      <w:pPr>
        <w:jc w:val="center"/>
        <w:rPr>
          <w:b/>
          <w:bCs/>
          <w:sz w:val="22"/>
          <w:szCs w:val="22"/>
        </w:rPr>
      </w:pPr>
    </w:p>
    <w:p w14:paraId="3C1F4FE3" w14:textId="77777777" w:rsidR="00693293" w:rsidRDefault="00693293" w:rsidP="00693293">
      <w:pPr>
        <w:jc w:val="center"/>
        <w:rPr>
          <w:b/>
          <w:bCs/>
          <w:sz w:val="22"/>
          <w:szCs w:val="22"/>
        </w:rPr>
      </w:pPr>
      <w:r w:rsidRPr="006F28FA">
        <w:rPr>
          <w:noProof/>
          <w:sz w:val="56"/>
          <w:szCs w:val="56"/>
        </w:rPr>
        <w:lastRenderedPageBreak/>
        <w:drawing>
          <wp:inline distT="0" distB="0" distL="0" distR="0" wp14:anchorId="431462DF" wp14:editId="0021D231">
            <wp:extent cx="5492115" cy="7845879"/>
            <wp:effectExtent l="0" t="0" r="0" b="3175"/>
            <wp:docPr id="59" name="Picture 5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shape&#10;&#10;Description automatically generated"/>
                    <pic:cNvPicPr/>
                  </pic:nvPicPr>
                  <pic:blipFill>
                    <a:blip r:embed="rId51"/>
                    <a:stretch>
                      <a:fillRect/>
                    </a:stretch>
                  </pic:blipFill>
                  <pic:spPr>
                    <a:xfrm>
                      <a:off x="0" y="0"/>
                      <a:ext cx="5495587" cy="7850838"/>
                    </a:xfrm>
                    <a:prstGeom prst="rect">
                      <a:avLst/>
                    </a:prstGeom>
                  </pic:spPr>
                </pic:pic>
              </a:graphicData>
            </a:graphic>
          </wp:inline>
        </w:drawing>
      </w:r>
    </w:p>
    <w:p w14:paraId="184883D2" w14:textId="77777777" w:rsidR="00693293" w:rsidRDefault="00693293" w:rsidP="00693293">
      <w:pPr>
        <w:rPr>
          <w:b/>
          <w:bCs/>
          <w:sz w:val="22"/>
          <w:szCs w:val="22"/>
        </w:rPr>
      </w:pPr>
    </w:p>
    <w:p w14:paraId="30F5C64A" w14:textId="77777777" w:rsidR="00693293" w:rsidRDefault="00693293" w:rsidP="00693293">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confirmed cases.</w:t>
      </w:r>
      <w:r w:rsidRPr="0010500C">
        <w:rPr>
          <w:sz w:val="22"/>
          <w:szCs w:val="22"/>
        </w:rPr>
        <w:t xml:space="preserve"> </w:t>
      </w:r>
      <w:r>
        <w:rPr>
          <w:sz w:val="22"/>
          <w:szCs w:val="22"/>
        </w:rPr>
        <w:t xml:space="preserve">The piecewise linear analysis of Fig. 1 is extended to include all countries (up to Aug 1) that have registered at least 10000 cases of Covid-19 (John Hopkins Database). Piecewise linear fits performed with pwlf </w:t>
      </w:r>
      <w:r>
        <w:rPr>
          <w:sz w:val="22"/>
          <w:szCs w:val="22"/>
        </w:rPr>
        <w:fldChar w:fldCharType="begin"/>
      </w:r>
      <w:r>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Pr>
          <w:noProof/>
          <w:sz w:val="22"/>
          <w:szCs w:val="22"/>
        </w:rPr>
        <w:t>[41]</w:t>
      </w:r>
      <w:r>
        <w:rPr>
          <w:sz w:val="22"/>
          <w:szCs w:val="22"/>
        </w:rPr>
        <w:fldChar w:fldCharType="end"/>
      </w:r>
      <w:r>
        <w:rPr>
          <w:sz w:val="22"/>
          <w:szCs w:val="22"/>
        </w:rPr>
        <w:t xml:space="preserve"> using 4 segments. The data shown is the cumulative count of confirmed cases (not averaged </w:t>
      </w:r>
      <w:r w:rsidRPr="005339B0">
        <w:rPr>
          <w:i/>
          <w:iCs/>
          <w:sz w:val="22"/>
          <w:szCs w:val="22"/>
        </w:rPr>
        <w:t>cf.</w:t>
      </w:r>
      <w:r>
        <w:rPr>
          <w:sz w:val="22"/>
          <w:szCs w:val="22"/>
        </w:rPr>
        <w:t xml:space="preserve"> Fig. 1).</w:t>
      </w:r>
    </w:p>
    <w:p w14:paraId="5FC4C4CC" w14:textId="77777777" w:rsidR="00693293" w:rsidRDefault="00693293" w:rsidP="00693293">
      <w:pPr>
        <w:rPr>
          <w:sz w:val="22"/>
          <w:szCs w:val="22"/>
        </w:rPr>
      </w:pPr>
    </w:p>
    <w:p w14:paraId="1ABE9DA1" w14:textId="77777777" w:rsidR="00693293" w:rsidRPr="00A55EF7" w:rsidRDefault="00693293" w:rsidP="00693293">
      <w:pPr>
        <w:rPr>
          <w:b/>
          <w:bCs/>
          <w:sz w:val="22"/>
          <w:szCs w:val="22"/>
        </w:rPr>
      </w:pPr>
      <w:r>
        <w:rPr>
          <w:b/>
          <w:bCs/>
          <w:sz w:val="22"/>
          <w:szCs w:val="22"/>
        </w:rPr>
        <w:t>Hierarchical fitting</w:t>
      </w:r>
    </w:p>
    <w:p w14:paraId="1DB1E2F6" w14:textId="77777777" w:rsidR="00693293" w:rsidRDefault="00693293" w:rsidP="00693293">
      <w:pPr>
        <w:rPr>
          <w:sz w:val="22"/>
          <w:szCs w:val="22"/>
        </w:rPr>
      </w:pPr>
    </w:p>
    <w:p w14:paraId="4C5CB70E" w14:textId="77777777" w:rsidR="00693293" w:rsidRDefault="00693293" w:rsidP="00693293"/>
    <w:p w14:paraId="1BE77D10" w14:textId="77777777" w:rsidR="00693293" w:rsidRDefault="00693293" w:rsidP="00693293">
      <w:r w:rsidRPr="00DB0C24">
        <w:rPr>
          <w:noProof/>
        </w:rPr>
        <w:drawing>
          <wp:inline distT="0" distB="0" distL="0" distR="0" wp14:anchorId="2C8958BA" wp14:editId="2C1D9085">
            <wp:extent cx="5727700" cy="5304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5304790"/>
                    </a:xfrm>
                    <a:prstGeom prst="rect">
                      <a:avLst/>
                    </a:prstGeom>
                  </pic:spPr>
                </pic:pic>
              </a:graphicData>
            </a:graphic>
          </wp:inline>
        </w:drawing>
      </w:r>
    </w:p>
    <w:p w14:paraId="1AB594A6" w14:textId="77777777" w:rsidR="00693293" w:rsidRDefault="00693293" w:rsidP="00693293">
      <w:r>
        <w:t>Table S4</w:t>
      </w:r>
    </w:p>
    <w:p w14:paraId="094EF5FC" w14:textId="55E8CEAF" w:rsidR="0054135A" w:rsidRDefault="0054135A" w:rsidP="00EC1907">
      <w:pPr>
        <w:jc w:val="both"/>
        <w:rPr>
          <w:b/>
          <w:bCs/>
        </w:rPr>
      </w:pP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17D89CA6" w14:textId="77777777" w:rsidR="00693293" w:rsidRPr="00693293" w:rsidRDefault="0011114A" w:rsidP="00693293">
      <w:pPr>
        <w:pStyle w:val="EndNoteBibliography"/>
        <w:rPr>
          <w:noProof/>
        </w:rPr>
      </w:pPr>
      <w:r>
        <w:fldChar w:fldCharType="begin"/>
      </w:r>
      <w:r>
        <w:instrText xml:space="preserve"> ADDIN EN.REFLIST </w:instrText>
      </w:r>
      <w:r>
        <w:fldChar w:fldCharType="separate"/>
      </w:r>
      <w:r w:rsidR="00693293" w:rsidRPr="00693293">
        <w:rPr>
          <w:noProof/>
        </w:rPr>
        <w:t>1.</w:t>
      </w:r>
      <w:r w:rsidR="00693293" w:rsidRPr="00693293">
        <w:rPr>
          <w:noProof/>
        </w:rPr>
        <w:tab/>
        <w:t>Kermack, W.O., McKendrick, A.G., Walker, G.T.: A contribution to the mathematical theory of epidemics. Proceedings of the Royal Society of London. Series A, Containing Papers of a Mathematical and Physical Character 115,</w:t>
      </w:r>
      <w:r w:rsidR="00693293" w:rsidRPr="00693293">
        <w:rPr>
          <w:b/>
          <w:noProof/>
        </w:rPr>
        <w:t xml:space="preserve"> </w:t>
      </w:r>
      <w:r w:rsidR="00693293" w:rsidRPr="00693293">
        <w:rPr>
          <w:noProof/>
        </w:rPr>
        <w:t>700-721 (1927)</w:t>
      </w:r>
    </w:p>
    <w:p w14:paraId="2E8855CE" w14:textId="77777777" w:rsidR="00693293" w:rsidRPr="00693293" w:rsidRDefault="00693293" w:rsidP="00693293">
      <w:pPr>
        <w:pStyle w:val="EndNoteBibliography"/>
        <w:rPr>
          <w:noProof/>
        </w:rPr>
      </w:pPr>
      <w:r w:rsidRPr="00693293">
        <w:rPr>
          <w:noProof/>
        </w:rPr>
        <w:t>2.</w:t>
      </w:r>
      <w:r w:rsidRPr="00693293">
        <w:rPr>
          <w:noProof/>
        </w:rPr>
        <w:tab/>
        <w:t>Anderson, R.M., Anderson, B., May, R.M.: Infectious Diseases of Humans: Dynamics and Control. Oxford University Press, Oxford, UK (1992)</w:t>
      </w:r>
    </w:p>
    <w:p w14:paraId="11A2F958" w14:textId="77777777" w:rsidR="00693293" w:rsidRPr="00693293" w:rsidRDefault="00693293" w:rsidP="00693293">
      <w:pPr>
        <w:pStyle w:val="EndNoteBibliography"/>
        <w:rPr>
          <w:noProof/>
        </w:rPr>
      </w:pPr>
      <w:r w:rsidRPr="00693293">
        <w:rPr>
          <w:noProof/>
        </w:rPr>
        <w:t>3.</w:t>
      </w:r>
      <w:r w:rsidRPr="00693293">
        <w:rPr>
          <w:noProof/>
        </w:rPr>
        <w:tab/>
        <w:t>Anderson, R., May, R.: Directly transmitted infections diseases: control by vaccination. Science 215,</w:t>
      </w:r>
      <w:r w:rsidRPr="00693293">
        <w:rPr>
          <w:b/>
          <w:noProof/>
        </w:rPr>
        <w:t xml:space="preserve"> </w:t>
      </w:r>
      <w:r w:rsidRPr="00693293">
        <w:rPr>
          <w:noProof/>
        </w:rPr>
        <w:t>1053-1060 (1982)</w:t>
      </w:r>
    </w:p>
    <w:p w14:paraId="58D08455" w14:textId="77777777" w:rsidR="00693293" w:rsidRPr="00693293" w:rsidRDefault="00693293" w:rsidP="00693293">
      <w:pPr>
        <w:pStyle w:val="EndNoteBibliography"/>
        <w:rPr>
          <w:noProof/>
        </w:rPr>
      </w:pPr>
      <w:r w:rsidRPr="00693293">
        <w:rPr>
          <w:noProof/>
        </w:rPr>
        <w:t>4.</w:t>
      </w:r>
      <w:r w:rsidRPr="00693293">
        <w:rPr>
          <w:noProof/>
        </w:rPr>
        <w:tab/>
        <w:t>Hethcote, H.W.: The Mathematics of Infectious Diseases. SIAM Rev. 42,</w:t>
      </w:r>
      <w:r w:rsidRPr="00693293">
        <w:rPr>
          <w:b/>
          <w:noProof/>
        </w:rPr>
        <w:t xml:space="preserve"> </w:t>
      </w:r>
      <w:r w:rsidRPr="00693293">
        <w:rPr>
          <w:noProof/>
        </w:rPr>
        <w:t>599–653 (2000)</w:t>
      </w:r>
    </w:p>
    <w:p w14:paraId="44B7C60F" w14:textId="77777777" w:rsidR="00693293" w:rsidRPr="00693293" w:rsidRDefault="00693293" w:rsidP="00693293">
      <w:pPr>
        <w:pStyle w:val="EndNoteBibliography"/>
        <w:rPr>
          <w:noProof/>
        </w:rPr>
      </w:pPr>
      <w:r w:rsidRPr="00693293">
        <w:rPr>
          <w:noProof/>
        </w:rPr>
        <w:t>5.</w:t>
      </w:r>
      <w:r w:rsidRPr="00693293">
        <w:rPr>
          <w:noProof/>
        </w:rPr>
        <w:tab/>
        <w:t>Wu, Z., McGoogan, J.M.: Characteristics of and Important Lessons from the Coronavirus Disease 2019 (COVID-19) Outbreak in China: Summary of a Report of 72 314 Cases from the Chinese Center for Disease Control and Prevention. . JAMA 323,</w:t>
      </w:r>
      <w:r w:rsidRPr="00693293">
        <w:rPr>
          <w:b/>
          <w:noProof/>
        </w:rPr>
        <w:t xml:space="preserve"> </w:t>
      </w:r>
      <w:r w:rsidRPr="00693293">
        <w:rPr>
          <w:noProof/>
        </w:rPr>
        <w:t>1239–1242 (2020)</w:t>
      </w:r>
    </w:p>
    <w:p w14:paraId="5C42E484" w14:textId="77777777" w:rsidR="00693293" w:rsidRPr="00693293" w:rsidRDefault="00693293" w:rsidP="00693293">
      <w:pPr>
        <w:pStyle w:val="EndNoteBibliography"/>
        <w:rPr>
          <w:noProof/>
        </w:rPr>
      </w:pPr>
      <w:r w:rsidRPr="00693293">
        <w:rPr>
          <w:noProof/>
        </w:rPr>
        <w:t>6.</w:t>
      </w:r>
      <w:r w:rsidRPr="00693293">
        <w:rPr>
          <w:noProof/>
        </w:rPr>
        <w:tab/>
        <w:t>Lin, Q., Zhao, S., Gao, D., Lou, Y., Yang, S., Musa, S.S., Wang, M.H., Cai, Y., Wang, W., Yang, L., He, D.: A conceptual model for the coronavirus disease 2019 (COVID-19) outbreak in Wuhan, China with individual reaction and governmental action. Int. J. Infect. Dis. 93,</w:t>
      </w:r>
      <w:r w:rsidRPr="00693293">
        <w:rPr>
          <w:b/>
          <w:noProof/>
        </w:rPr>
        <w:t xml:space="preserve"> </w:t>
      </w:r>
      <w:r w:rsidRPr="00693293">
        <w:rPr>
          <w:noProof/>
        </w:rPr>
        <w:t>211-216 (2020)</w:t>
      </w:r>
    </w:p>
    <w:p w14:paraId="42E649F5" w14:textId="77777777" w:rsidR="00693293" w:rsidRPr="00693293" w:rsidRDefault="00693293" w:rsidP="00693293">
      <w:pPr>
        <w:pStyle w:val="EndNoteBibliography"/>
        <w:rPr>
          <w:noProof/>
        </w:rPr>
      </w:pPr>
      <w:r w:rsidRPr="00693293">
        <w:rPr>
          <w:noProof/>
        </w:rPr>
        <w:t>7.</w:t>
      </w:r>
      <w:r w:rsidRPr="00693293">
        <w:rPr>
          <w:noProof/>
        </w:rPr>
        <w:tab/>
        <w:t>Giordano, G., Blanchini, F., Bruno, R., Colaneri, P., Di Filippo, A., Di Matteo, A., Colaneri, M.: Modelling the COVID-19 epidemic and implementation of population-wide interventions in Italy. Nature Medicine (2020)</w:t>
      </w:r>
    </w:p>
    <w:p w14:paraId="75A266D9" w14:textId="77777777" w:rsidR="00693293" w:rsidRPr="00693293" w:rsidRDefault="00693293" w:rsidP="00693293">
      <w:pPr>
        <w:pStyle w:val="EndNoteBibliography"/>
        <w:rPr>
          <w:noProof/>
        </w:rPr>
      </w:pPr>
      <w:r w:rsidRPr="00693293">
        <w:rPr>
          <w:noProof/>
        </w:rPr>
        <w:t>8.</w:t>
      </w:r>
      <w:r w:rsidRPr="00693293">
        <w:rPr>
          <w:noProof/>
        </w:rPr>
        <w:tab/>
        <w:t>Gumel, A.B., Ruan, S., Day, T., Watmough, J., Brauer, F., van den Driessche, P., Gabrielson, D., Bowman, C., Alexander, M.E., Ardal, S., Wu, J., Sahai, B.M.: Modelling strategies for controlling SARS outbreaks. Proc Biol Sci 271,</w:t>
      </w:r>
      <w:r w:rsidRPr="00693293">
        <w:rPr>
          <w:b/>
          <w:noProof/>
        </w:rPr>
        <w:t xml:space="preserve"> </w:t>
      </w:r>
      <w:r w:rsidRPr="00693293">
        <w:rPr>
          <w:noProof/>
        </w:rPr>
        <w:t>2223-2232 (2004)</w:t>
      </w:r>
    </w:p>
    <w:p w14:paraId="54BA1FCB" w14:textId="77777777" w:rsidR="00693293" w:rsidRPr="00693293" w:rsidRDefault="00693293" w:rsidP="00693293">
      <w:pPr>
        <w:pStyle w:val="EndNoteBibliography"/>
        <w:rPr>
          <w:noProof/>
        </w:rPr>
      </w:pPr>
      <w:r w:rsidRPr="00693293">
        <w:rPr>
          <w:noProof/>
        </w:rPr>
        <w:t>9.</w:t>
      </w:r>
      <w:r w:rsidRPr="00693293">
        <w:rPr>
          <w:noProof/>
        </w:rPr>
        <w:tab/>
        <w:t>Klepac, P., Kucharski, A.J., Conlan, A.J., Kissler, S., Tang, M., Fry, H., Gog, J.R.: Contacts in context: large-scale setting-specific social mixing matrices from the BBC Pandemic project. medRxiv (2020)</w:t>
      </w:r>
    </w:p>
    <w:p w14:paraId="3FDC59FB" w14:textId="77777777" w:rsidR="00693293" w:rsidRPr="00693293" w:rsidRDefault="00693293" w:rsidP="00693293">
      <w:pPr>
        <w:pStyle w:val="EndNoteBibliography"/>
        <w:rPr>
          <w:noProof/>
        </w:rPr>
      </w:pPr>
      <w:r w:rsidRPr="00693293">
        <w:rPr>
          <w:noProof/>
        </w:rPr>
        <w:t>10.</w:t>
      </w:r>
      <w:r w:rsidRPr="00693293">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693293">
        <w:rPr>
          <w:b/>
          <w:noProof/>
        </w:rPr>
        <w:t xml:space="preserve"> </w:t>
      </w:r>
      <w:r w:rsidRPr="00693293">
        <w:rPr>
          <w:noProof/>
        </w:rPr>
        <w:t>e261-e270 (2020)</w:t>
      </w:r>
    </w:p>
    <w:p w14:paraId="3774C661" w14:textId="77777777" w:rsidR="00693293" w:rsidRPr="00693293" w:rsidRDefault="00693293" w:rsidP="00693293">
      <w:pPr>
        <w:pStyle w:val="EndNoteBibliography"/>
        <w:rPr>
          <w:noProof/>
        </w:rPr>
      </w:pPr>
      <w:r w:rsidRPr="00693293">
        <w:rPr>
          <w:noProof/>
        </w:rPr>
        <w:t>11.</w:t>
      </w:r>
      <w:r w:rsidRPr="00693293">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693293">
        <w:rPr>
          <w:b/>
          <w:noProof/>
        </w:rPr>
        <w:t xml:space="preserve"> </w:t>
      </w:r>
      <w:r w:rsidRPr="00693293">
        <w:rPr>
          <w:noProof/>
        </w:rPr>
        <w:t>e488-e496 (2020)</w:t>
      </w:r>
    </w:p>
    <w:p w14:paraId="6EA202D5" w14:textId="77777777" w:rsidR="00693293" w:rsidRPr="00693293" w:rsidRDefault="00693293" w:rsidP="00693293">
      <w:pPr>
        <w:pStyle w:val="EndNoteBibliography"/>
        <w:rPr>
          <w:noProof/>
        </w:rPr>
      </w:pPr>
      <w:r w:rsidRPr="00693293">
        <w:rPr>
          <w:noProof/>
        </w:rPr>
        <w:t>12.</w:t>
      </w:r>
      <w:r w:rsidRPr="00693293">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693293">
        <w:rPr>
          <w:b/>
          <w:noProof/>
        </w:rPr>
        <w:t xml:space="preserve"> </w:t>
      </w:r>
      <w:r w:rsidRPr="00693293">
        <w:rPr>
          <w:noProof/>
        </w:rPr>
        <w:t>553-558 (2020)</w:t>
      </w:r>
    </w:p>
    <w:p w14:paraId="642CA9F2" w14:textId="77777777" w:rsidR="00693293" w:rsidRPr="00693293" w:rsidRDefault="00693293" w:rsidP="00693293">
      <w:pPr>
        <w:pStyle w:val="EndNoteBibliography"/>
        <w:rPr>
          <w:noProof/>
        </w:rPr>
      </w:pPr>
      <w:r w:rsidRPr="00693293">
        <w:rPr>
          <w:noProof/>
        </w:rPr>
        <w:lastRenderedPageBreak/>
        <w:t>13.</w:t>
      </w:r>
      <w:r w:rsidRPr="00693293">
        <w:rPr>
          <w:noProof/>
        </w:rPr>
        <w:tab/>
        <w:t>Angulo, J., Yu, H.-L., Langousis, A., Kolovos, A., Wang, J., Madrid, A.E., Christakos, G.: Spatiotemporal Infectious Disease Modeling: A BME-SIR Approach. PLOS ONE 8,</w:t>
      </w:r>
      <w:r w:rsidRPr="00693293">
        <w:rPr>
          <w:b/>
          <w:noProof/>
        </w:rPr>
        <w:t xml:space="preserve"> </w:t>
      </w:r>
      <w:r w:rsidRPr="00693293">
        <w:rPr>
          <w:noProof/>
        </w:rPr>
        <w:t>e72168 (2013)</w:t>
      </w:r>
    </w:p>
    <w:p w14:paraId="7EFC6292" w14:textId="77777777" w:rsidR="00693293" w:rsidRPr="00693293" w:rsidRDefault="00693293" w:rsidP="00693293">
      <w:pPr>
        <w:pStyle w:val="EndNoteBibliography"/>
        <w:rPr>
          <w:noProof/>
        </w:rPr>
      </w:pPr>
      <w:r w:rsidRPr="00693293">
        <w:rPr>
          <w:noProof/>
        </w:rPr>
        <w:t>14.</w:t>
      </w:r>
      <w:r w:rsidRPr="00693293">
        <w:rPr>
          <w:noProof/>
        </w:rPr>
        <w:tab/>
        <w:t>Keeling, M.J.: The effects of local spatial structure on epidemiological invasions. Proc Biol Sci 266,</w:t>
      </w:r>
      <w:r w:rsidRPr="00693293">
        <w:rPr>
          <w:b/>
          <w:noProof/>
        </w:rPr>
        <w:t xml:space="preserve"> </w:t>
      </w:r>
      <w:r w:rsidRPr="00693293">
        <w:rPr>
          <w:noProof/>
        </w:rPr>
        <w:t>859-867 (1999)</w:t>
      </w:r>
    </w:p>
    <w:p w14:paraId="6D878DA6" w14:textId="77777777" w:rsidR="00693293" w:rsidRPr="00693293" w:rsidRDefault="00693293" w:rsidP="00693293">
      <w:pPr>
        <w:pStyle w:val="EndNoteBibliography"/>
        <w:rPr>
          <w:noProof/>
        </w:rPr>
      </w:pPr>
      <w:r w:rsidRPr="00693293">
        <w:rPr>
          <w:noProof/>
        </w:rPr>
        <w:t>15.</w:t>
      </w:r>
      <w:r w:rsidRPr="00693293">
        <w:rPr>
          <w:noProof/>
        </w:rPr>
        <w:tab/>
        <w:t>Danon, L., Brooks-Pollock, E., Bailey, M., Keeling, M.J.: A spatial model of CoVID-19 transmission in England and Wales: early spread and peak timing. medRxiv 2020.2002.2012.20022566 (2020)</w:t>
      </w:r>
    </w:p>
    <w:p w14:paraId="1302F4DF" w14:textId="77777777" w:rsidR="00693293" w:rsidRPr="00693293" w:rsidRDefault="00693293" w:rsidP="00693293">
      <w:pPr>
        <w:pStyle w:val="EndNoteBibliography"/>
        <w:rPr>
          <w:noProof/>
        </w:rPr>
      </w:pPr>
      <w:r w:rsidRPr="00693293">
        <w:rPr>
          <w:noProof/>
        </w:rPr>
        <w:t>16.</w:t>
      </w:r>
      <w:r w:rsidRPr="00693293">
        <w:rPr>
          <w:noProof/>
        </w:rPr>
        <w:tab/>
        <w:t>Epstein, J.M., Parker, J., Cummings, D., Hammond, R.A.: Coupled Contagion Dynamics of Fear and Disease: Mathematical and Computational Explorations. PLOS ONE 3,</w:t>
      </w:r>
      <w:r w:rsidRPr="00693293">
        <w:rPr>
          <w:b/>
          <w:noProof/>
        </w:rPr>
        <w:t xml:space="preserve"> </w:t>
      </w:r>
      <w:r w:rsidRPr="00693293">
        <w:rPr>
          <w:noProof/>
        </w:rPr>
        <w:t>e3955 (2008)</w:t>
      </w:r>
    </w:p>
    <w:p w14:paraId="79BBD33C" w14:textId="77777777" w:rsidR="00693293" w:rsidRPr="00693293" w:rsidRDefault="00693293" w:rsidP="00693293">
      <w:pPr>
        <w:pStyle w:val="EndNoteBibliography"/>
        <w:rPr>
          <w:noProof/>
        </w:rPr>
      </w:pPr>
      <w:r w:rsidRPr="00693293">
        <w:rPr>
          <w:noProof/>
        </w:rPr>
        <w:t>17.</w:t>
      </w:r>
      <w:r w:rsidRPr="00693293">
        <w:rPr>
          <w:noProof/>
        </w:rPr>
        <w:tab/>
        <w:t>Ziff, A.L., Ziff, R.M.: Fractal kinetics of COVID-19 pandemic. medRxiv (2020)</w:t>
      </w:r>
    </w:p>
    <w:p w14:paraId="627C3D0E" w14:textId="77777777" w:rsidR="00693293" w:rsidRPr="00693293" w:rsidRDefault="00693293" w:rsidP="00693293">
      <w:pPr>
        <w:pStyle w:val="EndNoteBibliography"/>
        <w:rPr>
          <w:noProof/>
        </w:rPr>
      </w:pPr>
      <w:r w:rsidRPr="00693293">
        <w:rPr>
          <w:noProof/>
        </w:rPr>
        <w:t>18.</w:t>
      </w:r>
      <w:r w:rsidRPr="00693293">
        <w:rPr>
          <w:noProof/>
        </w:rPr>
        <w:tab/>
        <w:t>Simoes, J.M.: Spatial Epidemic Modelling in Social Networks. AIP Conference Proceedings 776,</w:t>
      </w:r>
      <w:r w:rsidRPr="00693293">
        <w:rPr>
          <w:b/>
          <w:noProof/>
        </w:rPr>
        <w:t xml:space="preserve"> </w:t>
      </w:r>
      <w:r w:rsidRPr="00693293">
        <w:rPr>
          <w:noProof/>
        </w:rPr>
        <w:t>287-297 (2005)</w:t>
      </w:r>
    </w:p>
    <w:p w14:paraId="09425824" w14:textId="77777777" w:rsidR="00693293" w:rsidRPr="00693293" w:rsidRDefault="00693293" w:rsidP="00693293">
      <w:pPr>
        <w:pStyle w:val="EndNoteBibliography"/>
        <w:rPr>
          <w:noProof/>
        </w:rPr>
      </w:pPr>
      <w:r w:rsidRPr="00693293">
        <w:rPr>
          <w:noProof/>
        </w:rPr>
        <w:t>19.</w:t>
      </w:r>
      <w:r w:rsidRPr="00693293">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693293">
        <w:rPr>
          <w:b/>
          <w:noProof/>
        </w:rPr>
        <w:t xml:space="preserve"> </w:t>
      </w:r>
      <w:r w:rsidRPr="00693293">
        <w:rPr>
          <w:noProof/>
        </w:rPr>
        <w:t>041102 (2020)</w:t>
      </w:r>
    </w:p>
    <w:p w14:paraId="220E2F2E" w14:textId="77777777" w:rsidR="00693293" w:rsidRPr="00693293" w:rsidRDefault="00693293" w:rsidP="00693293">
      <w:pPr>
        <w:pStyle w:val="EndNoteBibliography"/>
        <w:rPr>
          <w:noProof/>
        </w:rPr>
      </w:pPr>
      <w:r w:rsidRPr="00693293">
        <w:rPr>
          <w:noProof/>
        </w:rPr>
        <w:t>20.</w:t>
      </w:r>
      <w:r w:rsidRPr="00693293">
        <w:rPr>
          <w:noProof/>
        </w:rPr>
        <w:tab/>
        <w:t>Hunter, E., Mac Namee, B., Kelleher, J.D.: A Taxonomy for Agent-Based Models in Human Infectious Disease Epidemiology. Journal of Artificial Societies and Social Simulation 20,</w:t>
      </w:r>
      <w:r w:rsidRPr="00693293">
        <w:rPr>
          <w:b/>
          <w:noProof/>
        </w:rPr>
        <w:t xml:space="preserve"> </w:t>
      </w:r>
      <w:r w:rsidRPr="00693293">
        <w:rPr>
          <w:noProof/>
        </w:rPr>
        <w:t>2 (2017)</w:t>
      </w:r>
    </w:p>
    <w:p w14:paraId="0258FF52" w14:textId="77777777" w:rsidR="00693293" w:rsidRPr="00693293" w:rsidRDefault="00693293" w:rsidP="00693293">
      <w:pPr>
        <w:pStyle w:val="EndNoteBibliography"/>
        <w:rPr>
          <w:noProof/>
        </w:rPr>
      </w:pPr>
      <w:r w:rsidRPr="00693293">
        <w:rPr>
          <w:noProof/>
        </w:rPr>
        <w:t>21.</w:t>
      </w:r>
      <w:r w:rsidRPr="00693293">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693293">
        <w:rPr>
          <w:b/>
          <w:noProof/>
        </w:rPr>
        <w:t xml:space="preserve"> </w:t>
      </w:r>
      <w:r w:rsidRPr="00693293">
        <w:rPr>
          <w:noProof/>
        </w:rPr>
        <w:t>395 (2020)</w:t>
      </w:r>
    </w:p>
    <w:p w14:paraId="762F7EA0" w14:textId="77777777" w:rsidR="00693293" w:rsidRPr="00693293" w:rsidRDefault="00693293" w:rsidP="00693293">
      <w:pPr>
        <w:pStyle w:val="EndNoteBibliography"/>
        <w:rPr>
          <w:noProof/>
        </w:rPr>
      </w:pPr>
      <w:r w:rsidRPr="00693293">
        <w:rPr>
          <w:noProof/>
        </w:rPr>
        <w:t>22.</w:t>
      </w:r>
      <w:r w:rsidRPr="00693293">
        <w:rPr>
          <w:noProof/>
        </w:rPr>
        <w:tab/>
        <w:t>Wang, C.J., Ng, C.Y., Brook, R.H.: Response to COVID-19 in Taiwan: Big Data Analytics, New Technology, and Proactive Testing. JAMA 323,</w:t>
      </w:r>
      <w:r w:rsidRPr="00693293">
        <w:rPr>
          <w:b/>
          <w:noProof/>
        </w:rPr>
        <w:t xml:space="preserve"> </w:t>
      </w:r>
      <w:r w:rsidRPr="00693293">
        <w:rPr>
          <w:noProof/>
        </w:rPr>
        <w:t>1341-1342 (2020)</w:t>
      </w:r>
    </w:p>
    <w:p w14:paraId="5075C438" w14:textId="77777777" w:rsidR="00693293" w:rsidRPr="00693293" w:rsidRDefault="00693293" w:rsidP="00693293">
      <w:pPr>
        <w:pStyle w:val="EndNoteBibliography"/>
        <w:rPr>
          <w:noProof/>
        </w:rPr>
      </w:pPr>
      <w:r w:rsidRPr="00693293">
        <w:rPr>
          <w:noProof/>
        </w:rPr>
        <w:t>23.</w:t>
      </w:r>
      <w:r w:rsidRPr="00693293">
        <w:rPr>
          <w:noProof/>
        </w:rPr>
        <w:tab/>
        <w:t>Zhou, C., Su, F., Pei, T., Zhang, A., Du, Y., Luo, B., Cao, Z., Wang, J., Yuan, W., Zhu, Y., Song, C., Chen, J., Xu, J., Li, F., Ma, T., Jiang, L., Yan, F., Yi, J., Hu, Y., Liao, Y., Xiao, H.: COVID-19: Challenges to GIS with Big Data. Geography and Sustainability 1,</w:t>
      </w:r>
      <w:r w:rsidRPr="00693293">
        <w:rPr>
          <w:b/>
          <w:noProof/>
        </w:rPr>
        <w:t xml:space="preserve"> </w:t>
      </w:r>
      <w:r w:rsidRPr="00693293">
        <w:rPr>
          <w:noProof/>
        </w:rPr>
        <w:t>77-87 (2020)</w:t>
      </w:r>
    </w:p>
    <w:p w14:paraId="614EF966" w14:textId="77777777" w:rsidR="00693293" w:rsidRPr="00693293" w:rsidRDefault="00693293" w:rsidP="00693293">
      <w:pPr>
        <w:pStyle w:val="EndNoteBibliography"/>
        <w:rPr>
          <w:noProof/>
        </w:rPr>
      </w:pPr>
      <w:r w:rsidRPr="00693293">
        <w:rPr>
          <w:noProof/>
        </w:rPr>
        <w:t>24.</w:t>
      </w:r>
      <w:r w:rsidRPr="00693293">
        <w:rPr>
          <w:noProof/>
        </w:rPr>
        <w:tab/>
        <w:t>Chowell, G., Sattenspiel, L., Bansal, S., Viboud, C.: Mathematical models to characterize early epidemic growth: A review. Phys Life Rev 18,</w:t>
      </w:r>
      <w:r w:rsidRPr="00693293">
        <w:rPr>
          <w:b/>
          <w:noProof/>
        </w:rPr>
        <w:t xml:space="preserve"> </w:t>
      </w:r>
      <w:r w:rsidRPr="00693293">
        <w:rPr>
          <w:noProof/>
        </w:rPr>
        <w:t>66-97 (2016)</w:t>
      </w:r>
    </w:p>
    <w:p w14:paraId="401352A7" w14:textId="77777777" w:rsidR="00693293" w:rsidRPr="00693293" w:rsidRDefault="00693293" w:rsidP="00693293">
      <w:pPr>
        <w:pStyle w:val="EndNoteBibliography"/>
        <w:rPr>
          <w:noProof/>
        </w:rPr>
      </w:pPr>
      <w:r w:rsidRPr="00693293">
        <w:rPr>
          <w:noProof/>
        </w:rPr>
        <w:t>25.</w:t>
      </w:r>
      <w:r w:rsidRPr="00693293">
        <w:rPr>
          <w:noProof/>
        </w:rPr>
        <w:tab/>
        <w:t>Okell, L.C., Verity, R., Watson, O.J., Mishra, S., Walker, P., Whittaker, C., Katzourakis, A., Donnelly, C.A., Riley, S., Ghani, A.C.: Have deaths from COVID-19 in Europe plateaued due to herd immunity? Lancet (London, England) (2020)</w:t>
      </w:r>
    </w:p>
    <w:p w14:paraId="53C6F3BE" w14:textId="77777777" w:rsidR="00693293" w:rsidRPr="00693293" w:rsidRDefault="00693293" w:rsidP="00693293">
      <w:pPr>
        <w:pStyle w:val="EndNoteBibliography"/>
        <w:rPr>
          <w:noProof/>
        </w:rPr>
      </w:pPr>
      <w:r w:rsidRPr="00693293">
        <w:rPr>
          <w:noProof/>
        </w:rPr>
        <w:t>26.</w:t>
      </w:r>
      <w:r w:rsidRPr="00693293">
        <w:rPr>
          <w:noProof/>
        </w:rPr>
        <w:tab/>
        <w:t>Bruinen de Bruin, Y., Lequarre, A.-S., McCourt, J., Clevestig, P., Pigazzani, F., Zare Jeddi, M., Colosio, C., Goulart, M.: Initial impacts of global risk mitigation measures taken during the combatting of the COVID-19 pandemic. Safety Science 128,</w:t>
      </w:r>
      <w:r w:rsidRPr="00693293">
        <w:rPr>
          <w:b/>
          <w:noProof/>
        </w:rPr>
        <w:t xml:space="preserve"> </w:t>
      </w:r>
      <w:r w:rsidRPr="00693293">
        <w:rPr>
          <w:noProof/>
        </w:rPr>
        <w:t>104773 (2020)</w:t>
      </w:r>
    </w:p>
    <w:p w14:paraId="15902754" w14:textId="77777777" w:rsidR="00693293" w:rsidRPr="00693293" w:rsidRDefault="00693293" w:rsidP="00693293">
      <w:pPr>
        <w:pStyle w:val="EndNoteBibliography"/>
        <w:rPr>
          <w:noProof/>
        </w:rPr>
      </w:pPr>
      <w:r w:rsidRPr="00693293">
        <w:rPr>
          <w:noProof/>
        </w:rPr>
        <w:t>27.</w:t>
      </w:r>
      <w:r w:rsidRPr="00693293">
        <w:rPr>
          <w:noProof/>
        </w:rPr>
        <w:tab/>
        <w:t>Johnston, M.D., Pell, B.: A Dynamical Framework for Modeling Fear of Infection and Frustration with Social Distancing in COVID-19 Spread. arXiv preprint arXiv:2008.06023 (2020)</w:t>
      </w:r>
    </w:p>
    <w:p w14:paraId="2C56B63A" w14:textId="77777777" w:rsidR="00693293" w:rsidRPr="00693293" w:rsidRDefault="00693293" w:rsidP="00693293">
      <w:pPr>
        <w:pStyle w:val="EndNoteBibliography"/>
        <w:rPr>
          <w:noProof/>
        </w:rPr>
      </w:pPr>
      <w:r w:rsidRPr="00693293">
        <w:rPr>
          <w:noProof/>
        </w:rPr>
        <w:t>28.</w:t>
      </w:r>
      <w:r w:rsidRPr="00693293">
        <w:rPr>
          <w:noProof/>
        </w:rPr>
        <w:tab/>
        <w:t>Ghosh, I.: Modeling the effects of prosocial awareness on COVID-19 dynamics: A case study on Colombia. arXiv preprint arXiv:2008.09109 (2020)</w:t>
      </w:r>
    </w:p>
    <w:p w14:paraId="5E6D7339" w14:textId="77777777" w:rsidR="00693293" w:rsidRPr="00693293" w:rsidRDefault="00693293" w:rsidP="00693293">
      <w:pPr>
        <w:pStyle w:val="EndNoteBibliography"/>
        <w:rPr>
          <w:noProof/>
        </w:rPr>
      </w:pPr>
      <w:r w:rsidRPr="00693293">
        <w:rPr>
          <w:noProof/>
        </w:rPr>
        <w:t>29.</w:t>
      </w:r>
      <w:r w:rsidRPr="00693293">
        <w:rPr>
          <w:noProof/>
        </w:rPr>
        <w:tab/>
        <w:t>Perra, N., Balcan, D., Gonçalves, B., Vespignani, A.: Towards a characterization of behavior-disease models. PloS one 6,</w:t>
      </w:r>
      <w:r w:rsidRPr="00693293">
        <w:rPr>
          <w:b/>
          <w:noProof/>
        </w:rPr>
        <w:t xml:space="preserve"> </w:t>
      </w:r>
      <w:r w:rsidRPr="00693293">
        <w:rPr>
          <w:noProof/>
        </w:rPr>
        <w:t>e23084 (2011)</w:t>
      </w:r>
    </w:p>
    <w:p w14:paraId="7F0168DD" w14:textId="77777777" w:rsidR="00693293" w:rsidRPr="00693293" w:rsidRDefault="00693293" w:rsidP="00693293">
      <w:pPr>
        <w:pStyle w:val="EndNoteBibliography"/>
        <w:rPr>
          <w:noProof/>
        </w:rPr>
      </w:pPr>
      <w:r w:rsidRPr="00693293">
        <w:rPr>
          <w:noProof/>
        </w:rPr>
        <w:t>30.</w:t>
      </w:r>
      <w:r w:rsidRPr="00693293">
        <w:rPr>
          <w:noProof/>
        </w:rPr>
        <w:tab/>
        <w:t xml:space="preserve">Fenichel, E.P., Castillo-Chavez, C., Ceddia, M.G., Chowell, G., Parra, P.A.G., Hickling, G.J., Holloway, G., Horan, R., Morin, B., Perrings, C.: Adaptive human behavior in </w:t>
      </w:r>
      <w:r w:rsidRPr="00693293">
        <w:rPr>
          <w:noProof/>
        </w:rPr>
        <w:lastRenderedPageBreak/>
        <w:t>epidemiological models. Proceedings of the National Academy of Sciences 108,</w:t>
      </w:r>
      <w:r w:rsidRPr="00693293">
        <w:rPr>
          <w:b/>
          <w:noProof/>
        </w:rPr>
        <w:t xml:space="preserve"> </w:t>
      </w:r>
      <w:r w:rsidRPr="00693293">
        <w:rPr>
          <w:noProof/>
        </w:rPr>
        <w:t>6306-6311 (2011)</w:t>
      </w:r>
    </w:p>
    <w:p w14:paraId="2CC70021" w14:textId="77777777" w:rsidR="00693293" w:rsidRPr="00693293" w:rsidRDefault="00693293" w:rsidP="00693293">
      <w:pPr>
        <w:pStyle w:val="EndNoteBibliography"/>
        <w:rPr>
          <w:noProof/>
        </w:rPr>
      </w:pPr>
      <w:r w:rsidRPr="00693293">
        <w:rPr>
          <w:noProof/>
        </w:rPr>
        <w:t>31.</w:t>
      </w:r>
      <w:r w:rsidRPr="00693293">
        <w:rPr>
          <w:noProof/>
        </w:rPr>
        <w:tab/>
        <w:t>Manfredi, P., D'Onofrio, A.: Modeling the interplay between human behavior and the spread of infectious diseases. Springer Science &amp; Business Media (2013)</w:t>
      </w:r>
    </w:p>
    <w:p w14:paraId="6AC34194" w14:textId="77777777" w:rsidR="00693293" w:rsidRPr="00693293" w:rsidRDefault="00693293" w:rsidP="00693293">
      <w:pPr>
        <w:pStyle w:val="EndNoteBibliography"/>
        <w:rPr>
          <w:noProof/>
        </w:rPr>
      </w:pPr>
      <w:r w:rsidRPr="00693293">
        <w:rPr>
          <w:noProof/>
        </w:rPr>
        <w:t>32.</w:t>
      </w:r>
      <w:r w:rsidRPr="00693293">
        <w:rPr>
          <w:noProof/>
        </w:rPr>
        <w:tab/>
        <w:t>Fenichel, E.P., Castillo-Chavez, C., Ceddia, M.G., Chowell, G., Parra, P.A.G., Hickling, G.J., Holloway, G., Horan, R., Morin, B., Perrings, C., Springborn, M., Velazquez, L., Villalobos, C.: Adaptive human behavior in epidemiological models. Proc Natl Acad Sci U S A 108,</w:t>
      </w:r>
      <w:r w:rsidRPr="00693293">
        <w:rPr>
          <w:b/>
          <w:noProof/>
        </w:rPr>
        <w:t xml:space="preserve"> </w:t>
      </w:r>
      <w:r w:rsidRPr="00693293">
        <w:rPr>
          <w:noProof/>
        </w:rPr>
        <w:t>6306-6311 (2011)</w:t>
      </w:r>
    </w:p>
    <w:p w14:paraId="4297EF14" w14:textId="77777777" w:rsidR="00693293" w:rsidRPr="00693293" w:rsidRDefault="00693293" w:rsidP="00693293">
      <w:pPr>
        <w:pStyle w:val="EndNoteBibliography"/>
        <w:rPr>
          <w:noProof/>
        </w:rPr>
      </w:pPr>
      <w:r w:rsidRPr="00693293">
        <w:rPr>
          <w:noProof/>
        </w:rPr>
        <w:t>33.</w:t>
      </w:r>
      <w:r w:rsidRPr="00693293">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0DACD1AB" w14:textId="77777777" w:rsidR="00693293" w:rsidRPr="00693293" w:rsidRDefault="00693293" w:rsidP="00693293">
      <w:pPr>
        <w:pStyle w:val="EndNoteBibliography"/>
        <w:rPr>
          <w:noProof/>
        </w:rPr>
      </w:pPr>
      <w:r w:rsidRPr="00693293">
        <w:rPr>
          <w:noProof/>
        </w:rPr>
        <w:t>34.</w:t>
      </w:r>
      <w:r w:rsidRPr="00693293">
        <w:rPr>
          <w:noProof/>
        </w:rPr>
        <w:tab/>
        <w:t>Yin, J., Redovich, J.: Kinetic Modeling of Virus Growth in Cells. Microbiology and Molecular Biology Reviews 82,</w:t>
      </w:r>
      <w:r w:rsidRPr="00693293">
        <w:rPr>
          <w:b/>
          <w:noProof/>
        </w:rPr>
        <w:t xml:space="preserve"> </w:t>
      </w:r>
      <w:r w:rsidRPr="00693293">
        <w:rPr>
          <w:noProof/>
        </w:rPr>
        <w:t>e00066-00017 (2018)</w:t>
      </w:r>
    </w:p>
    <w:p w14:paraId="262D5BBE" w14:textId="77777777" w:rsidR="00693293" w:rsidRPr="00693293" w:rsidRDefault="00693293" w:rsidP="00693293">
      <w:pPr>
        <w:pStyle w:val="EndNoteBibliography"/>
        <w:rPr>
          <w:noProof/>
        </w:rPr>
      </w:pPr>
      <w:r w:rsidRPr="00693293">
        <w:rPr>
          <w:noProof/>
        </w:rPr>
        <w:t>35.</w:t>
      </w:r>
      <w:r w:rsidRPr="00693293">
        <w:rPr>
          <w:noProof/>
        </w:rPr>
        <w:tab/>
        <w:t>Biebricher, C.K., Eigen, M., Gardiner, W.C.: Kinetics of ribonucleic acid replication. Biochemistry 22,</w:t>
      </w:r>
      <w:r w:rsidRPr="00693293">
        <w:rPr>
          <w:b/>
          <w:noProof/>
        </w:rPr>
        <w:t xml:space="preserve"> </w:t>
      </w:r>
      <w:r w:rsidRPr="00693293">
        <w:rPr>
          <w:noProof/>
        </w:rPr>
        <w:t>2544-2559 (1983)</w:t>
      </w:r>
    </w:p>
    <w:p w14:paraId="70DB69FF" w14:textId="77777777" w:rsidR="00693293" w:rsidRPr="00693293" w:rsidRDefault="00693293" w:rsidP="00693293">
      <w:pPr>
        <w:pStyle w:val="EndNoteBibliography"/>
        <w:rPr>
          <w:noProof/>
        </w:rPr>
      </w:pPr>
      <w:r w:rsidRPr="00693293">
        <w:rPr>
          <w:noProof/>
        </w:rPr>
        <w:t>36.</w:t>
      </w:r>
      <w:r w:rsidRPr="00693293">
        <w:rPr>
          <w:noProof/>
        </w:rPr>
        <w:tab/>
        <w:t>Jones, M.C., Rice, J.A.: Displaying the Important Features of Large Collections of Similar Curves. The American Statistician 46,</w:t>
      </w:r>
      <w:r w:rsidRPr="00693293">
        <w:rPr>
          <w:b/>
          <w:noProof/>
        </w:rPr>
        <w:t xml:space="preserve"> </w:t>
      </w:r>
      <w:r w:rsidRPr="00693293">
        <w:rPr>
          <w:noProof/>
        </w:rPr>
        <w:t>140-145 (1992)</w:t>
      </w:r>
    </w:p>
    <w:p w14:paraId="37CEE8D4" w14:textId="77777777" w:rsidR="00693293" w:rsidRPr="00693293" w:rsidRDefault="00693293" w:rsidP="00693293">
      <w:pPr>
        <w:pStyle w:val="EndNoteBibliography"/>
        <w:rPr>
          <w:noProof/>
        </w:rPr>
      </w:pPr>
      <w:r w:rsidRPr="00693293">
        <w:rPr>
          <w:noProof/>
        </w:rPr>
        <w:t>37.</w:t>
      </w:r>
      <w:r w:rsidRPr="00693293">
        <w:rPr>
          <w:noProof/>
        </w:rPr>
        <w:tab/>
        <w:t>McInnes, L., Healy, J., Astels, S.: hdbscan: Hierarchical density based clustering. Journal of Open Source Software 2,</w:t>
      </w:r>
      <w:r w:rsidRPr="00693293">
        <w:rPr>
          <w:b/>
          <w:noProof/>
        </w:rPr>
        <w:t xml:space="preserve"> </w:t>
      </w:r>
      <w:r w:rsidRPr="00693293">
        <w:rPr>
          <w:noProof/>
        </w:rPr>
        <w:t>205 (2017)</w:t>
      </w:r>
    </w:p>
    <w:p w14:paraId="346E6B33" w14:textId="77777777" w:rsidR="00693293" w:rsidRPr="00693293" w:rsidRDefault="00693293" w:rsidP="00693293">
      <w:pPr>
        <w:pStyle w:val="EndNoteBibliography"/>
        <w:rPr>
          <w:noProof/>
        </w:rPr>
      </w:pPr>
      <w:r w:rsidRPr="00693293">
        <w:rPr>
          <w:noProof/>
        </w:rPr>
        <w:t>38.</w:t>
      </w:r>
      <w:r w:rsidRPr="00693293">
        <w:rPr>
          <w:noProof/>
        </w:rPr>
        <w:tab/>
        <w:t>Richard Eiser, J., Bostrom, A., Burton, I., Johnston, D.M., McClure, J., Paton, D., van der Pligt, J., White, M.P.: Risk interpretation and action: A conceptual framework for responses to natural hazards. International Journal of Disaster Risk Reduction 1,</w:t>
      </w:r>
      <w:r w:rsidRPr="00693293">
        <w:rPr>
          <w:b/>
          <w:noProof/>
        </w:rPr>
        <w:t xml:space="preserve"> </w:t>
      </w:r>
      <w:r w:rsidRPr="00693293">
        <w:rPr>
          <w:noProof/>
        </w:rPr>
        <w:t>5-16 (2012)</w:t>
      </w:r>
    </w:p>
    <w:p w14:paraId="3F78C781" w14:textId="77777777" w:rsidR="00693293" w:rsidRPr="00693293" w:rsidRDefault="00693293" w:rsidP="00693293">
      <w:pPr>
        <w:pStyle w:val="EndNoteBibliography"/>
        <w:rPr>
          <w:noProof/>
        </w:rPr>
      </w:pPr>
      <w:r w:rsidRPr="00693293">
        <w:rPr>
          <w:noProof/>
        </w:rPr>
        <w:t>39.</w:t>
      </w:r>
      <w:r w:rsidRPr="00693293">
        <w:rPr>
          <w:noProof/>
        </w:rPr>
        <w:tab/>
        <w:t>Tye, E., Finnie, T.J.R., Hall, I., Leach, S.: PyGOM - A Python Package for Simplifying Modelling with Systems of Ordinary Differential Equations. ArXiv abs/1803.06934,</w:t>
      </w:r>
      <w:r w:rsidRPr="00693293">
        <w:rPr>
          <w:b/>
          <w:noProof/>
        </w:rPr>
        <w:t xml:space="preserve"> </w:t>
      </w:r>
      <w:r w:rsidRPr="00693293">
        <w:rPr>
          <w:noProof/>
        </w:rPr>
        <w:t>(2018)</w:t>
      </w:r>
    </w:p>
    <w:p w14:paraId="467B1384" w14:textId="0527C06E" w:rsidR="00693293" w:rsidRPr="00693293" w:rsidRDefault="00693293" w:rsidP="00693293">
      <w:pPr>
        <w:pStyle w:val="EndNoteBibliography"/>
        <w:rPr>
          <w:noProof/>
        </w:rPr>
      </w:pPr>
      <w:r w:rsidRPr="00693293">
        <w:rPr>
          <w:noProof/>
        </w:rPr>
        <w:t>40.</w:t>
      </w:r>
      <w:r w:rsidRPr="00693293">
        <w:rPr>
          <w:noProof/>
        </w:rPr>
        <w:tab/>
        <w:t xml:space="preserve">Hill, A., Levy, M., Xie, S., Sheen, S., Shinnick, J., Gheorghe, A., Rehmann, C.: Modeling COVID-19 spread vs healthcare capacity, 2020., Planning as Inference in Epidemiological Models.  Available from: </w:t>
      </w:r>
      <w:hyperlink r:id="rId53" w:history="1">
        <w:r w:rsidRPr="00693293">
          <w:rPr>
            <w:rStyle w:val="Hyperlink"/>
            <w:noProof/>
          </w:rPr>
          <w:t>https://www.researchgate.net/publication/340295625_Planning_as_Inference_in_Epidemiological_Models</w:t>
        </w:r>
      </w:hyperlink>
      <w:r w:rsidRPr="00693293">
        <w:rPr>
          <w:noProof/>
        </w:rPr>
        <w:t>. (2020) doi:</w:t>
      </w:r>
    </w:p>
    <w:p w14:paraId="2ECE22D5" w14:textId="49B48C54" w:rsidR="00693293" w:rsidRPr="00693293" w:rsidRDefault="00693293" w:rsidP="00693293">
      <w:pPr>
        <w:pStyle w:val="EndNoteBibliography"/>
        <w:rPr>
          <w:noProof/>
        </w:rPr>
      </w:pPr>
      <w:r w:rsidRPr="00693293">
        <w:rPr>
          <w:noProof/>
        </w:rPr>
        <w:t>41.</w:t>
      </w:r>
      <w:r w:rsidRPr="00693293">
        <w:rPr>
          <w:noProof/>
        </w:rPr>
        <w:tab/>
      </w:r>
      <w:hyperlink r:id="rId54" w:history="1">
        <w:r w:rsidRPr="00693293">
          <w:rPr>
            <w:rStyle w:val="Hyperlink"/>
            <w:noProof/>
          </w:rPr>
          <w:t>https://github.com/cjekel/piecewise_linear_fit_py</w:t>
        </w:r>
      </w:hyperlink>
    </w:p>
    <w:p w14:paraId="6BA3835C" w14:textId="77777777" w:rsidR="00693293" w:rsidRPr="00693293" w:rsidRDefault="00693293" w:rsidP="00693293">
      <w:pPr>
        <w:pStyle w:val="EndNoteBibliography"/>
        <w:rPr>
          <w:noProof/>
        </w:rPr>
      </w:pPr>
      <w:r w:rsidRPr="00693293">
        <w:rPr>
          <w:noProof/>
        </w:rPr>
        <w:t>42.</w:t>
      </w:r>
      <w:r w:rsidRPr="00693293">
        <w:rPr>
          <w:noProof/>
        </w:rPr>
        <w:tab/>
        <w:t xml:space="preserve">COVID-19 Data Repository by the Center for Systems Science and Engineering (CSSE) at Johns Hopkins University. </w:t>
      </w:r>
    </w:p>
    <w:p w14:paraId="15C7E5D8" w14:textId="77777777" w:rsidR="00693293" w:rsidRPr="00693293" w:rsidRDefault="00693293" w:rsidP="00693293">
      <w:pPr>
        <w:pStyle w:val="EndNoteBibliography"/>
        <w:rPr>
          <w:noProof/>
        </w:rPr>
      </w:pPr>
      <w:r w:rsidRPr="00693293">
        <w:rPr>
          <w:noProof/>
        </w:rPr>
        <w:t>43.</w:t>
      </w:r>
      <w:r w:rsidRPr="00693293">
        <w:rPr>
          <w:noProof/>
        </w:rPr>
        <w:tab/>
        <w:t>Roser, M., Ritchie , H., Ortiz-Ospina, E., Hasell, J.: Coronavirus Pandemic (COVID-19). OurWorldInData.org (2020) doi:</w:t>
      </w:r>
    </w:p>
    <w:p w14:paraId="797B7548" w14:textId="6367878C" w:rsidR="00A41CB4" w:rsidRDefault="0011114A">
      <w:r>
        <w:fldChar w:fldCharType="end"/>
      </w:r>
    </w:p>
    <w:sectPr w:rsidR="00A41CB4" w:rsidSect="00205CEC">
      <w:footerReference w:type="even" r:id="rId55"/>
      <w:footerReference w:type="default" r:id="rId56"/>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3617F8" w14:textId="77777777" w:rsidR="00B7525F" w:rsidRDefault="00B7525F" w:rsidP="00205CEC">
      <w:r>
        <w:separator/>
      </w:r>
    </w:p>
  </w:endnote>
  <w:endnote w:type="continuationSeparator" w:id="0">
    <w:p w14:paraId="34D3E46E" w14:textId="77777777" w:rsidR="00B7525F" w:rsidRDefault="00B7525F" w:rsidP="00205CEC">
      <w:r>
        <w:continuationSeparator/>
      </w:r>
    </w:p>
  </w:endnote>
  <w:endnote w:type="continuationNotice" w:id="1">
    <w:p w14:paraId="563D2278" w14:textId="77777777" w:rsidR="00B7525F" w:rsidRDefault="00B752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Euclid Symbol"/>
    <w:panose1 w:val="02050102010706020507"/>
    <w:charset w:val="80"/>
    <w:family w:val="roman"/>
    <w:pitch w:val="variable"/>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352C51" w:rsidRDefault="00352C51"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352C51" w:rsidRDefault="00352C51"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352C51" w:rsidRDefault="00352C51"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352C51" w:rsidRDefault="00352C51"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F6B6EF" w14:textId="77777777" w:rsidR="00B7525F" w:rsidRDefault="00B7525F" w:rsidP="00205CEC">
      <w:r>
        <w:separator/>
      </w:r>
    </w:p>
  </w:footnote>
  <w:footnote w:type="continuationSeparator" w:id="0">
    <w:p w14:paraId="3425A7CB" w14:textId="77777777" w:rsidR="00B7525F" w:rsidRDefault="00B7525F" w:rsidP="00205CEC">
      <w:r>
        <w:continuationSeparator/>
      </w:r>
    </w:p>
  </w:footnote>
  <w:footnote w:type="continuationNotice" w:id="1">
    <w:p w14:paraId="390C292C" w14:textId="77777777" w:rsidR="00B7525F" w:rsidRDefault="00B7525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1C6529"/>
    <w:multiLevelType w:val="hybridMultilevel"/>
    <w:tmpl w:val="40C0957E"/>
    <w:lvl w:ilvl="0" w:tplc="DC4604C4">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rson w15:author="John McCaskill">
    <w15:presenceInfo w15:providerId="AD" w15:userId="S::john@chemelion.ai::8f7450e1-ccbd-4d7f-9ba4-8c214e433a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activeWritingStyle w:appName="MSWord" w:lang="it-IT"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item&gt;6&lt;/item&gt;&lt;/record-ids&gt;&lt;/item&gt;&lt;/Libraries&gt;"/>
  </w:docVars>
  <w:rsids>
    <w:rsidRoot w:val="0014064D"/>
    <w:rsid w:val="0000227E"/>
    <w:rsid w:val="00002DF1"/>
    <w:rsid w:val="00004F16"/>
    <w:rsid w:val="00006C70"/>
    <w:rsid w:val="00014A64"/>
    <w:rsid w:val="00021AD8"/>
    <w:rsid w:val="00025309"/>
    <w:rsid w:val="000362AC"/>
    <w:rsid w:val="000410C2"/>
    <w:rsid w:val="0004656E"/>
    <w:rsid w:val="0004675E"/>
    <w:rsid w:val="00052373"/>
    <w:rsid w:val="000702F7"/>
    <w:rsid w:val="000708E9"/>
    <w:rsid w:val="00072537"/>
    <w:rsid w:val="00072A9A"/>
    <w:rsid w:val="00077136"/>
    <w:rsid w:val="000805D4"/>
    <w:rsid w:val="00081ED4"/>
    <w:rsid w:val="00096B6B"/>
    <w:rsid w:val="000A24CA"/>
    <w:rsid w:val="000A5341"/>
    <w:rsid w:val="000A5FD6"/>
    <w:rsid w:val="000B30B8"/>
    <w:rsid w:val="000D50B2"/>
    <w:rsid w:val="000D7C0D"/>
    <w:rsid w:val="000E2A92"/>
    <w:rsid w:val="001003C1"/>
    <w:rsid w:val="00101D01"/>
    <w:rsid w:val="0010500C"/>
    <w:rsid w:val="00111098"/>
    <w:rsid w:val="0011114A"/>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C0372"/>
    <w:rsid w:val="001C653A"/>
    <w:rsid w:val="001C76B6"/>
    <w:rsid w:val="001D2E87"/>
    <w:rsid w:val="001D3AEF"/>
    <w:rsid w:val="001D5F94"/>
    <w:rsid w:val="001E3962"/>
    <w:rsid w:val="0020070B"/>
    <w:rsid w:val="00200EA8"/>
    <w:rsid w:val="00201C51"/>
    <w:rsid w:val="00205CEC"/>
    <w:rsid w:val="00211CDF"/>
    <w:rsid w:val="00222A72"/>
    <w:rsid w:val="00225626"/>
    <w:rsid w:val="00227F4E"/>
    <w:rsid w:val="0023072A"/>
    <w:rsid w:val="00231C89"/>
    <w:rsid w:val="00235CE6"/>
    <w:rsid w:val="0024322C"/>
    <w:rsid w:val="00243B58"/>
    <w:rsid w:val="0024554E"/>
    <w:rsid w:val="00247435"/>
    <w:rsid w:val="00250AAA"/>
    <w:rsid w:val="00254972"/>
    <w:rsid w:val="002633A9"/>
    <w:rsid w:val="0026404D"/>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52C51"/>
    <w:rsid w:val="00362D8B"/>
    <w:rsid w:val="003679E9"/>
    <w:rsid w:val="00374A88"/>
    <w:rsid w:val="00386D10"/>
    <w:rsid w:val="003976D4"/>
    <w:rsid w:val="003A0EFF"/>
    <w:rsid w:val="003B0E83"/>
    <w:rsid w:val="003B3411"/>
    <w:rsid w:val="003B726D"/>
    <w:rsid w:val="003E07A2"/>
    <w:rsid w:val="003E6B6A"/>
    <w:rsid w:val="003E6BA5"/>
    <w:rsid w:val="003F5B17"/>
    <w:rsid w:val="00403B49"/>
    <w:rsid w:val="00406BA4"/>
    <w:rsid w:val="00407D1B"/>
    <w:rsid w:val="004117B2"/>
    <w:rsid w:val="004200C1"/>
    <w:rsid w:val="004360EA"/>
    <w:rsid w:val="00445305"/>
    <w:rsid w:val="004707EC"/>
    <w:rsid w:val="00492D0E"/>
    <w:rsid w:val="004943D1"/>
    <w:rsid w:val="004A07DA"/>
    <w:rsid w:val="004A18DA"/>
    <w:rsid w:val="004B0294"/>
    <w:rsid w:val="004B752F"/>
    <w:rsid w:val="004C58E1"/>
    <w:rsid w:val="004C7DAA"/>
    <w:rsid w:val="004E011C"/>
    <w:rsid w:val="004E273D"/>
    <w:rsid w:val="004E60D3"/>
    <w:rsid w:val="005039AD"/>
    <w:rsid w:val="00517FA0"/>
    <w:rsid w:val="00523A82"/>
    <w:rsid w:val="005339B0"/>
    <w:rsid w:val="0054135A"/>
    <w:rsid w:val="00545522"/>
    <w:rsid w:val="005724B5"/>
    <w:rsid w:val="0057313C"/>
    <w:rsid w:val="00580A50"/>
    <w:rsid w:val="00582E88"/>
    <w:rsid w:val="00585534"/>
    <w:rsid w:val="00591EE7"/>
    <w:rsid w:val="005A194B"/>
    <w:rsid w:val="005A248A"/>
    <w:rsid w:val="005C179C"/>
    <w:rsid w:val="005C3992"/>
    <w:rsid w:val="005D258F"/>
    <w:rsid w:val="005D649F"/>
    <w:rsid w:val="005E07EF"/>
    <w:rsid w:val="005F0145"/>
    <w:rsid w:val="005F1C93"/>
    <w:rsid w:val="005F3B46"/>
    <w:rsid w:val="005F7E90"/>
    <w:rsid w:val="00600F90"/>
    <w:rsid w:val="00615B64"/>
    <w:rsid w:val="00620DA2"/>
    <w:rsid w:val="00622360"/>
    <w:rsid w:val="006465EE"/>
    <w:rsid w:val="00656A28"/>
    <w:rsid w:val="00671EB8"/>
    <w:rsid w:val="006836A1"/>
    <w:rsid w:val="00693293"/>
    <w:rsid w:val="006978B2"/>
    <w:rsid w:val="006A1118"/>
    <w:rsid w:val="006B0AED"/>
    <w:rsid w:val="006B2018"/>
    <w:rsid w:val="006B7A29"/>
    <w:rsid w:val="006E17CC"/>
    <w:rsid w:val="006E68C6"/>
    <w:rsid w:val="006F0953"/>
    <w:rsid w:val="006F28FA"/>
    <w:rsid w:val="0070512D"/>
    <w:rsid w:val="00707395"/>
    <w:rsid w:val="007160E2"/>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C5044"/>
    <w:rsid w:val="007D1E71"/>
    <w:rsid w:val="007D448D"/>
    <w:rsid w:val="007D68F4"/>
    <w:rsid w:val="007D7C63"/>
    <w:rsid w:val="007E73A9"/>
    <w:rsid w:val="008015F4"/>
    <w:rsid w:val="00814919"/>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4DF1"/>
    <w:rsid w:val="00925DE6"/>
    <w:rsid w:val="00927074"/>
    <w:rsid w:val="00936A37"/>
    <w:rsid w:val="00953AF0"/>
    <w:rsid w:val="0096593C"/>
    <w:rsid w:val="0097029C"/>
    <w:rsid w:val="00971C1E"/>
    <w:rsid w:val="009723F1"/>
    <w:rsid w:val="00982B35"/>
    <w:rsid w:val="00997612"/>
    <w:rsid w:val="009A4676"/>
    <w:rsid w:val="009B7339"/>
    <w:rsid w:val="009C03BC"/>
    <w:rsid w:val="009C6B94"/>
    <w:rsid w:val="009C70C1"/>
    <w:rsid w:val="009C74B5"/>
    <w:rsid w:val="009D0B3E"/>
    <w:rsid w:val="009E2257"/>
    <w:rsid w:val="009E453D"/>
    <w:rsid w:val="009F4214"/>
    <w:rsid w:val="00A07926"/>
    <w:rsid w:val="00A1691C"/>
    <w:rsid w:val="00A41CB4"/>
    <w:rsid w:val="00A53F9F"/>
    <w:rsid w:val="00A571AD"/>
    <w:rsid w:val="00A747C9"/>
    <w:rsid w:val="00A83AE9"/>
    <w:rsid w:val="00A905F2"/>
    <w:rsid w:val="00AA6EE7"/>
    <w:rsid w:val="00AA705A"/>
    <w:rsid w:val="00AC7395"/>
    <w:rsid w:val="00AD39E5"/>
    <w:rsid w:val="00AD44D7"/>
    <w:rsid w:val="00AD48E8"/>
    <w:rsid w:val="00AE0090"/>
    <w:rsid w:val="00AE2502"/>
    <w:rsid w:val="00AE4C8A"/>
    <w:rsid w:val="00AE4D83"/>
    <w:rsid w:val="00AF0ADB"/>
    <w:rsid w:val="00B05583"/>
    <w:rsid w:val="00B07D82"/>
    <w:rsid w:val="00B12CEC"/>
    <w:rsid w:val="00B15680"/>
    <w:rsid w:val="00B16E3E"/>
    <w:rsid w:val="00B2575D"/>
    <w:rsid w:val="00B7525F"/>
    <w:rsid w:val="00B776D8"/>
    <w:rsid w:val="00B81293"/>
    <w:rsid w:val="00B9464A"/>
    <w:rsid w:val="00BA2B13"/>
    <w:rsid w:val="00BA3A52"/>
    <w:rsid w:val="00BC531D"/>
    <w:rsid w:val="00C04966"/>
    <w:rsid w:val="00C12E16"/>
    <w:rsid w:val="00C12F27"/>
    <w:rsid w:val="00C27C51"/>
    <w:rsid w:val="00C35442"/>
    <w:rsid w:val="00C35EF1"/>
    <w:rsid w:val="00C45510"/>
    <w:rsid w:val="00C80F92"/>
    <w:rsid w:val="00C81F24"/>
    <w:rsid w:val="00C86CE6"/>
    <w:rsid w:val="00C977CC"/>
    <w:rsid w:val="00CA24E5"/>
    <w:rsid w:val="00CA3B20"/>
    <w:rsid w:val="00CA6E4C"/>
    <w:rsid w:val="00CB4CC3"/>
    <w:rsid w:val="00CC1644"/>
    <w:rsid w:val="00CD04BD"/>
    <w:rsid w:val="00CD16AA"/>
    <w:rsid w:val="00CD3420"/>
    <w:rsid w:val="00CD5AFA"/>
    <w:rsid w:val="00CE0ECA"/>
    <w:rsid w:val="00CE1077"/>
    <w:rsid w:val="00CE23F1"/>
    <w:rsid w:val="00CE2D64"/>
    <w:rsid w:val="00CE45E7"/>
    <w:rsid w:val="00CE5B67"/>
    <w:rsid w:val="00CE6D85"/>
    <w:rsid w:val="00CF1226"/>
    <w:rsid w:val="00CF2600"/>
    <w:rsid w:val="00CF546D"/>
    <w:rsid w:val="00D06DEB"/>
    <w:rsid w:val="00D30CA0"/>
    <w:rsid w:val="00D37222"/>
    <w:rsid w:val="00D50025"/>
    <w:rsid w:val="00D509E0"/>
    <w:rsid w:val="00D53CC1"/>
    <w:rsid w:val="00D5526F"/>
    <w:rsid w:val="00D56DDF"/>
    <w:rsid w:val="00D57DEA"/>
    <w:rsid w:val="00D713FF"/>
    <w:rsid w:val="00D726B6"/>
    <w:rsid w:val="00D75906"/>
    <w:rsid w:val="00D767D6"/>
    <w:rsid w:val="00D815EE"/>
    <w:rsid w:val="00D81B1A"/>
    <w:rsid w:val="00D827B2"/>
    <w:rsid w:val="00D918BF"/>
    <w:rsid w:val="00D91ED1"/>
    <w:rsid w:val="00D9228A"/>
    <w:rsid w:val="00D933A0"/>
    <w:rsid w:val="00D9479B"/>
    <w:rsid w:val="00DA1594"/>
    <w:rsid w:val="00DB0C24"/>
    <w:rsid w:val="00DB4722"/>
    <w:rsid w:val="00DC3505"/>
    <w:rsid w:val="00DD18D7"/>
    <w:rsid w:val="00DE00A8"/>
    <w:rsid w:val="00E027AC"/>
    <w:rsid w:val="00E029E4"/>
    <w:rsid w:val="00E15AF0"/>
    <w:rsid w:val="00E243CA"/>
    <w:rsid w:val="00E32672"/>
    <w:rsid w:val="00E40DEC"/>
    <w:rsid w:val="00E443F4"/>
    <w:rsid w:val="00E501A1"/>
    <w:rsid w:val="00E50473"/>
    <w:rsid w:val="00E529B4"/>
    <w:rsid w:val="00E617A3"/>
    <w:rsid w:val="00E626CB"/>
    <w:rsid w:val="00E70D1A"/>
    <w:rsid w:val="00E744EA"/>
    <w:rsid w:val="00E76A30"/>
    <w:rsid w:val="00E777CF"/>
    <w:rsid w:val="00E838A3"/>
    <w:rsid w:val="00EB7F90"/>
    <w:rsid w:val="00EC0319"/>
    <w:rsid w:val="00EC1907"/>
    <w:rsid w:val="00EE16A3"/>
    <w:rsid w:val="00EE5E34"/>
    <w:rsid w:val="00EE6A1A"/>
    <w:rsid w:val="00EF38A5"/>
    <w:rsid w:val="00F1292F"/>
    <w:rsid w:val="00F170E7"/>
    <w:rsid w:val="00F21393"/>
    <w:rsid w:val="00F24362"/>
    <w:rsid w:val="00F2641B"/>
    <w:rsid w:val="00F321A7"/>
    <w:rsid w:val="00F3368C"/>
    <w:rsid w:val="00F420BE"/>
    <w:rsid w:val="00F51803"/>
    <w:rsid w:val="00F639C0"/>
    <w:rsid w:val="00F63C94"/>
    <w:rsid w:val="00F66BBC"/>
    <w:rsid w:val="00F736D6"/>
    <w:rsid w:val="00F95C6B"/>
    <w:rsid w:val="00FA1A84"/>
    <w:rsid w:val="00FA269F"/>
    <w:rsid w:val="00FA4D34"/>
    <w:rsid w:val="00FA5E93"/>
    <w:rsid w:val="00FA6B4E"/>
    <w:rsid w:val="00FB389E"/>
    <w:rsid w:val="00FC0501"/>
    <w:rsid w:val="00FD172A"/>
    <w:rsid w:val="00FD7B39"/>
    <w:rsid w:val="00FE325E"/>
    <w:rsid w:val="00FE5E9E"/>
    <w:rsid w:val="00FF280D"/>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5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E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 w:type="character" w:customStyle="1" w:styleId="Heading2Char">
    <w:name w:val="Heading 2 Char"/>
    <w:basedOn w:val="DefaultParagraphFont"/>
    <w:link w:val="Heading2"/>
    <w:uiPriority w:val="9"/>
    <w:rsid w:val="0024554E"/>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3A0EFF"/>
    <w:rPr>
      <w:rFonts w:asciiTheme="majorHAnsi" w:eastAsiaTheme="majorEastAsia" w:hAnsiTheme="majorHAnsi" w:cstheme="majorBidi"/>
      <w:color w:val="1F3763" w:themeColor="accent1" w:themeShade="7F"/>
      <w:lang w:val="en-AU"/>
    </w:rPr>
  </w:style>
  <w:style w:type="paragraph" w:styleId="Revision">
    <w:name w:val="Revision"/>
    <w:hidden/>
    <w:uiPriority w:val="99"/>
    <w:semiHidden/>
    <w:rsid w:val="00693293"/>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780526">
      <w:bodyDiv w:val="1"/>
      <w:marLeft w:val="0"/>
      <w:marRight w:val="0"/>
      <w:marTop w:val="0"/>
      <w:marBottom w:val="0"/>
      <w:divBdr>
        <w:top w:val="none" w:sz="0" w:space="0" w:color="auto"/>
        <w:left w:val="none" w:sz="0" w:space="0" w:color="auto"/>
        <w:bottom w:val="none" w:sz="0" w:space="0" w:color="auto"/>
        <w:right w:val="none" w:sz="0" w:space="0" w:color="auto"/>
      </w:divBdr>
    </w:div>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393894589">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38801923">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 w:id="1750348516">
      <w:bodyDiv w:val="1"/>
      <w:marLeft w:val="0"/>
      <w:marRight w:val="0"/>
      <w:marTop w:val="0"/>
      <w:marBottom w:val="0"/>
      <w:divBdr>
        <w:top w:val="none" w:sz="0" w:space="0" w:color="auto"/>
        <w:left w:val="none" w:sz="0" w:space="0" w:color="auto"/>
        <w:bottom w:val="none" w:sz="0" w:space="0" w:color="auto"/>
        <w:right w:val="none" w:sz="0" w:space="0" w:color="auto"/>
      </w:divBdr>
    </w:div>
    <w:div w:id="1815564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emf"/><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emf"/><Relationship Id="rId53" Type="http://schemas.openxmlformats.org/officeDocument/2006/relationships/hyperlink" Target="https://www.researchgate.net/publication/340295625_Planning_as_Inference_in_Epidemiological_Models" TargetMode="Externa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PublicHealthEngland/pygom" TargetMode="Externa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2.xml"/><Relationship Id="rId8" Type="http://schemas.openxmlformats.org/officeDocument/2006/relationships/hyperlink" Target="https://github" TargetMode="Externa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hyperlink" Target="https://github.com/cjekel/piecewise_linear_fit_p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image" Target="media/image27.png"/><Relationship Id="rId49" Type="http://schemas.openxmlformats.org/officeDocument/2006/relationships/image" Target="media/image40.emf"/><Relationship Id="rId57" Type="http://schemas.openxmlformats.org/officeDocument/2006/relationships/fontTable" Target="fontTable.xml"/><Relationship Id="rId10" Type="http://schemas.openxmlformats.org/officeDocument/2006/relationships/image" Target="media/image1.emf"/><Relationship Id="rId31" Type="http://schemas.openxmlformats.org/officeDocument/2006/relationships/image" Target="media/image22.emf"/><Relationship Id="rId44" Type="http://schemas.openxmlformats.org/officeDocument/2006/relationships/image" Target="media/image35.png"/><Relationship Id="rId52" Type="http://schemas.openxmlformats.org/officeDocument/2006/relationships/image" Target="media/image4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33</Pages>
  <Words>12493</Words>
  <Characters>71212</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8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7</cp:revision>
  <dcterms:created xsi:type="dcterms:W3CDTF">2020-10-11T05:26:00Z</dcterms:created>
  <dcterms:modified xsi:type="dcterms:W3CDTF">2020-10-12T15:42:00Z</dcterms:modified>
</cp:coreProperties>
</file>